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BF0473" w14:textId="51A5AFDF" w:rsidR="00A50C6C" w:rsidRPr="009D5C6C" w:rsidRDefault="00A50C6C" w:rsidP="00C02BAF">
      <w:pPr>
        <w:spacing w:line="480" w:lineRule="auto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 w:rsidRPr="009D5C6C">
        <w:rPr>
          <w:rFonts w:ascii="Times New Roman" w:hAnsi="Times New Roman" w:cs="Times New Roman"/>
          <w:b/>
          <w:bCs/>
          <w:sz w:val="36"/>
          <w:szCs w:val="36"/>
        </w:rPr>
        <w:t xml:space="preserve">Supporting information </w:t>
      </w:r>
    </w:p>
    <w:p w14:paraId="2FA248D4" w14:textId="4E37A3E8" w:rsidR="00A50C6C" w:rsidRDefault="00A50C6C"/>
    <w:p w14:paraId="25F7A206" w14:textId="77777777" w:rsidR="009D5C6C" w:rsidRDefault="009D5C6C" w:rsidP="009D5C6C">
      <w:pPr>
        <w:adjustRightInd w:val="0"/>
        <w:snapToGrid w:val="0"/>
        <w:jc w:val="left"/>
        <w:rPr>
          <w:rFonts w:ascii="Times New Roman" w:hAnsi="Times New Roman"/>
          <w:b/>
          <w:sz w:val="24"/>
        </w:rPr>
      </w:pPr>
      <w:r>
        <w:rPr>
          <w:rFonts w:ascii="Times New Roman" w:hAnsi="Times New Roman" w:cs="Times New Roman"/>
          <w:b/>
          <w:bCs/>
          <w:sz w:val="30"/>
          <w:szCs w:val="30"/>
        </w:rPr>
        <w:t>S</w:t>
      </w:r>
      <w:r w:rsidRPr="00BE2027">
        <w:rPr>
          <w:rFonts w:ascii="Times New Roman" w:hAnsi="Times New Roman" w:cs="Times New Roman"/>
          <w:b/>
          <w:bCs/>
          <w:sz w:val="30"/>
          <w:szCs w:val="30"/>
        </w:rPr>
        <w:t xml:space="preserve">ynthesizability </w:t>
      </w:r>
      <w:r w:rsidRPr="00F03B6E">
        <w:rPr>
          <w:rFonts w:ascii="Times New Roman" w:hAnsi="Times New Roman" w:cs="Times New Roman"/>
          <w:b/>
          <w:bCs/>
          <w:sz w:val="30"/>
          <w:szCs w:val="30"/>
        </w:rPr>
        <w:t xml:space="preserve">of transition-metal </w:t>
      </w:r>
      <w:proofErr w:type="spellStart"/>
      <w:r w:rsidRPr="00F03B6E">
        <w:rPr>
          <w:rFonts w:ascii="Times New Roman" w:hAnsi="Times New Roman" w:cs="Times New Roman"/>
          <w:b/>
          <w:bCs/>
          <w:sz w:val="30"/>
          <w:szCs w:val="30"/>
        </w:rPr>
        <w:t>dichalcogenides</w:t>
      </w:r>
      <w:proofErr w:type="spellEnd"/>
      <w:r w:rsidRPr="00F03B6E">
        <w:rPr>
          <w:rFonts w:ascii="Times New Roman" w:hAnsi="Times New Roman" w:cs="Times New Roman"/>
          <w:b/>
          <w:bCs/>
          <w:sz w:val="30"/>
          <w:szCs w:val="30"/>
        </w:rPr>
        <w:t>: a</w:t>
      </w:r>
      <w:r>
        <w:rPr>
          <w:rFonts w:ascii="Times New Roman" w:hAnsi="Times New Roman" w:cs="Times New Roman"/>
          <w:b/>
          <w:bCs/>
          <w:sz w:val="30"/>
          <w:szCs w:val="30"/>
        </w:rPr>
        <w:t xml:space="preserve"> </w:t>
      </w:r>
      <w:r w:rsidRPr="00F03B6E">
        <w:rPr>
          <w:rFonts w:ascii="Times New Roman" w:hAnsi="Times New Roman" w:cs="Times New Roman"/>
          <w:b/>
          <w:bCs/>
          <w:sz w:val="30"/>
          <w:szCs w:val="30"/>
        </w:rPr>
        <w:t>systematic first-principles ev</w:t>
      </w:r>
      <w:r>
        <w:rPr>
          <w:rFonts w:ascii="Times New Roman" w:hAnsi="Times New Roman" w:cs="Times New Roman"/>
          <w:b/>
          <w:bCs/>
          <w:sz w:val="30"/>
          <w:szCs w:val="30"/>
        </w:rPr>
        <w:t>a</w:t>
      </w:r>
      <w:r w:rsidRPr="00F03B6E">
        <w:rPr>
          <w:rFonts w:ascii="Times New Roman" w:hAnsi="Times New Roman" w:cs="Times New Roman"/>
          <w:b/>
          <w:bCs/>
          <w:sz w:val="30"/>
          <w:szCs w:val="30"/>
        </w:rPr>
        <w:t>lu</w:t>
      </w:r>
      <w:r>
        <w:rPr>
          <w:rFonts w:ascii="Times New Roman" w:hAnsi="Times New Roman" w:cs="Times New Roman"/>
          <w:b/>
          <w:bCs/>
          <w:sz w:val="30"/>
          <w:szCs w:val="30"/>
        </w:rPr>
        <w:t>at</w:t>
      </w:r>
      <w:r w:rsidRPr="00F03B6E">
        <w:rPr>
          <w:rFonts w:ascii="Times New Roman" w:hAnsi="Times New Roman" w:cs="Times New Roman"/>
          <w:b/>
          <w:bCs/>
          <w:sz w:val="30"/>
          <w:szCs w:val="30"/>
        </w:rPr>
        <w:t>ion</w:t>
      </w:r>
    </w:p>
    <w:p w14:paraId="280F81BE" w14:textId="77777777" w:rsidR="009D5C6C" w:rsidRPr="007165DA" w:rsidRDefault="009D5C6C" w:rsidP="009D5C6C">
      <w:pPr>
        <w:jc w:val="left"/>
        <w:rPr>
          <w:rFonts w:ascii="Times" w:hAnsi="Times" w:cs="Times New Roman"/>
          <w:iCs/>
          <w:sz w:val="24"/>
        </w:rPr>
      </w:pPr>
      <w:r>
        <w:rPr>
          <w:rFonts w:ascii="Times" w:hAnsi="Times" w:cs="Times New Roman"/>
          <w:iCs/>
          <w:sz w:val="24"/>
        </w:rPr>
        <w:br/>
      </w:r>
      <w:proofErr w:type="spellStart"/>
      <w:r w:rsidRPr="007165DA">
        <w:rPr>
          <w:rFonts w:ascii="Times" w:hAnsi="Times" w:cs="Times New Roman"/>
          <w:iCs/>
          <w:sz w:val="24"/>
        </w:rPr>
        <w:t>Tenglong</w:t>
      </w:r>
      <w:proofErr w:type="spellEnd"/>
      <w:r w:rsidRPr="007165DA">
        <w:rPr>
          <w:rFonts w:ascii="Times" w:hAnsi="Times" w:cs="Times New Roman"/>
          <w:iCs/>
          <w:sz w:val="24"/>
        </w:rPr>
        <w:t xml:space="preserve"> Lu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</w:t>
      </w:r>
      <w:r w:rsidRPr="007165DA">
        <w:rPr>
          <w:rFonts w:ascii="Times" w:hAnsi="Times" w:cs="Times New Roman" w:hint="eastAsia"/>
          <w:iCs/>
          <w:sz w:val="24"/>
          <w:vertAlign w:val="superscript"/>
        </w:rPr>
        <w:t>,</w:t>
      </w:r>
      <w:r w:rsidRPr="007165DA">
        <w:rPr>
          <w:rFonts w:ascii="Times" w:hAnsi="Times" w:cs="Times New Roman"/>
          <w:iCs/>
          <w:sz w:val="24"/>
          <w:vertAlign w:val="superscript"/>
        </w:rPr>
        <w:t>2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</w:rPr>
        <w:t xml:space="preserve">, </w:t>
      </w:r>
      <w:proofErr w:type="spellStart"/>
      <w:r w:rsidRPr="007165DA">
        <w:rPr>
          <w:rFonts w:ascii="Times" w:hAnsi="Times" w:cs="Times New Roman"/>
          <w:iCs/>
          <w:sz w:val="24"/>
        </w:rPr>
        <w:t>Yanan</w:t>
      </w:r>
      <w:proofErr w:type="spellEnd"/>
      <w:r w:rsidRPr="007165DA">
        <w:rPr>
          <w:rFonts w:ascii="Times" w:hAnsi="Times" w:cs="Times New Roman"/>
          <w:iCs/>
          <w:sz w:val="24"/>
        </w:rPr>
        <w:t xml:space="preserve"> Wang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,3</w:t>
      </w:r>
      <w:r w:rsidRPr="007165DA">
        <w:rPr>
          <w:rFonts w:ascii="Times" w:hAnsi="Times" w:cs="Times New Roman"/>
          <w:iCs/>
          <w:sz w:val="24"/>
        </w:rPr>
        <w:t xml:space="preserve">, </w:t>
      </w:r>
      <w:proofErr w:type="spellStart"/>
      <w:r w:rsidRPr="007165DA">
        <w:rPr>
          <w:rFonts w:ascii="Times" w:hAnsi="Times" w:cs="Times New Roman"/>
          <w:iCs/>
          <w:sz w:val="24"/>
        </w:rPr>
        <w:t>Guanghui</w:t>
      </w:r>
      <w:proofErr w:type="spellEnd"/>
      <w:r w:rsidRPr="007165DA">
        <w:rPr>
          <w:rFonts w:ascii="Times" w:hAnsi="Times" w:cs="Times New Roman"/>
          <w:iCs/>
          <w:sz w:val="24"/>
        </w:rPr>
        <w:t xml:space="preserve"> </w:t>
      </w:r>
      <w:proofErr w:type="spellStart"/>
      <w:r w:rsidRPr="007165DA">
        <w:rPr>
          <w:rFonts w:ascii="Times" w:hAnsi="Times" w:cs="Times New Roman"/>
          <w:iCs/>
          <w:sz w:val="24"/>
        </w:rPr>
        <w:t>Cai</w:t>
      </w:r>
      <w:proofErr w:type="spellEnd"/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,2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</w:rPr>
        <w:t xml:space="preserve">, </w:t>
      </w:r>
      <w:proofErr w:type="spellStart"/>
      <w:r w:rsidRPr="007165DA">
        <w:rPr>
          <w:rFonts w:ascii="Times" w:hAnsi="Times" w:cs="Times New Roman"/>
          <w:iCs/>
          <w:sz w:val="24"/>
        </w:rPr>
        <w:t>Huaxian</w:t>
      </w:r>
      <w:proofErr w:type="spellEnd"/>
      <w:r w:rsidRPr="007165DA">
        <w:rPr>
          <w:rFonts w:ascii="Times" w:hAnsi="Times" w:cs="Times New Roman"/>
          <w:iCs/>
          <w:sz w:val="24"/>
        </w:rPr>
        <w:t xml:space="preserve"> </w:t>
      </w:r>
      <w:proofErr w:type="spellStart"/>
      <w:r w:rsidRPr="007165DA">
        <w:rPr>
          <w:rFonts w:ascii="Times" w:hAnsi="Times" w:cs="Times New Roman"/>
          <w:iCs/>
          <w:sz w:val="24"/>
        </w:rPr>
        <w:t>Jia</w:t>
      </w:r>
      <w:proofErr w:type="spellEnd"/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,2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</w:rPr>
        <w:t xml:space="preserve">, </w:t>
      </w:r>
      <w:proofErr w:type="spellStart"/>
      <w:r w:rsidRPr="007165DA">
        <w:rPr>
          <w:rFonts w:ascii="Times" w:hAnsi="Times" w:cs="Times New Roman"/>
          <w:iCs/>
          <w:sz w:val="24"/>
        </w:rPr>
        <w:t>Xinxin</w:t>
      </w:r>
      <w:proofErr w:type="spellEnd"/>
      <w:r w:rsidRPr="007165DA">
        <w:rPr>
          <w:rFonts w:ascii="Times" w:hAnsi="Times" w:cs="Times New Roman"/>
          <w:iCs/>
          <w:sz w:val="24"/>
        </w:rPr>
        <w:t xml:space="preserve"> Liu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</w:rPr>
        <w:t>,</w:t>
      </w:r>
      <w:r w:rsidRPr="007165DA">
        <w:rPr>
          <w:rFonts w:ascii="Times" w:hAnsi="Times" w:cs="Times New Roman" w:hint="eastAsia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</w:rPr>
        <w:t>Cui Zhang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,2</w:t>
      </w:r>
      <w:r>
        <w:rPr>
          <w:rFonts w:ascii="Times" w:hAnsi="Times" w:cs="Times New Roman"/>
          <w:iCs/>
          <w:sz w:val="24"/>
          <w:vertAlign w:val="superscript"/>
        </w:rPr>
        <w:t>,</w:t>
      </w:r>
      <w:r w:rsidRPr="007165DA">
        <w:rPr>
          <w:rFonts w:ascii="Times" w:hAnsi="Times" w:cs="Times New Roman"/>
          <w:iCs/>
          <w:sz w:val="24"/>
        </w:rPr>
        <w:t xml:space="preserve">*, Sheng </w:t>
      </w:r>
      <w:proofErr w:type="spellStart"/>
      <w:r w:rsidRPr="007165DA">
        <w:rPr>
          <w:rFonts w:ascii="Times" w:hAnsi="Times" w:cs="Times New Roman"/>
          <w:iCs/>
          <w:sz w:val="24"/>
        </w:rPr>
        <w:t>Meng</w:t>
      </w:r>
      <w:proofErr w:type="spellEnd"/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,2,3,</w:t>
      </w:r>
      <w:r w:rsidRPr="007165DA">
        <w:rPr>
          <w:rFonts w:ascii="Times" w:hAnsi="Times" w:cs="Times New Roman"/>
          <w:iCs/>
          <w:sz w:val="24"/>
        </w:rPr>
        <w:t>*, Miao Liu</w:t>
      </w:r>
      <w:r>
        <w:rPr>
          <w:rFonts w:ascii="Times" w:hAnsi="Times" w:cs="Times New Roman"/>
          <w:iCs/>
          <w:sz w:val="24"/>
        </w:rPr>
        <w:t xml:space="preserve"> </w:t>
      </w:r>
      <w:r w:rsidRPr="007165DA">
        <w:rPr>
          <w:rFonts w:ascii="Times" w:hAnsi="Times" w:cs="Times New Roman"/>
          <w:iCs/>
          <w:sz w:val="24"/>
          <w:vertAlign w:val="superscript"/>
        </w:rPr>
        <w:t>1,3</w:t>
      </w:r>
      <w:r w:rsidRPr="007165DA">
        <w:rPr>
          <w:rFonts w:ascii="Times" w:hAnsi="Times" w:cs="Times New Roman" w:hint="eastAsia"/>
          <w:iCs/>
          <w:sz w:val="24"/>
          <w:vertAlign w:val="superscript"/>
        </w:rPr>
        <w:t>,</w:t>
      </w:r>
      <w:r w:rsidRPr="007165DA">
        <w:rPr>
          <w:rFonts w:ascii="Times" w:hAnsi="Times" w:cs="Times New Roman"/>
          <w:iCs/>
          <w:sz w:val="24"/>
          <w:vertAlign w:val="superscript"/>
        </w:rPr>
        <w:t>4</w:t>
      </w:r>
      <w:r w:rsidRPr="007165DA">
        <w:rPr>
          <w:rFonts w:ascii="Times" w:hAnsi="Times" w:cs="Times New Roman" w:hint="eastAsia"/>
          <w:iCs/>
          <w:sz w:val="24"/>
          <w:vertAlign w:val="superscript"/>
        </w:rPr>
        <w:t>,</w:t>
      </w:r>
      <w:r w:rsidRPr="007165DA">
        <w:rPr>
          <w:rFonts w:ascii="Times" w:hAnsi="Times" w:cs="Times New Roman"/>
          <w:iCs/>
          <w:sz w:val="24"/>
        </w:rPr>
        <w:t>*</w:t>
      </w:r>
    </w:p>
    <w:p w14:paraId="75F12D63" w14:textId="77777777" w:rsidR="009D5C6C" w:rsidRDefault="009D5C6C" w:rsidP="009D5C6C">
      <w:pPr>
        <w:jc w:val="left"/>
        <w:rPr>
          <w:rFonts w:ascii="Times" w:hAnsi="Times" w:cs="Times New Roman"/>
          <w:i/>
          <w:iCs/>
          <w:sz w:val="24"/>
        </w:rPr>
      </w:pPr>
    </w:p>
    <w:p w14:paraId="4067273A" w14:textId="77777777" w:rsidR="009D5C6C" w:rsidRPr="007165DA" w:rsidRDefault="009D5C6C" w:rsidP="009D5C6C">
      <w:pPr>
        <w:jc w:val="left"/>
        <w:rPr>
          <w:rFonts w:ascii="Times" w:hAnsi="Times" w:cs="Times New Roman"/>
          <w:iCs/>
          <w:szCs w:val="21"/>
        </w:rPr>
      </w:pPr>
      <w:r>
        <w:rPr>
          <w:rFonts w:ascii="Times" w:hAnsi="Times" w:cs="Times New Roman"/>
          <w:iCs/>
          <w:szCs w:val="21"/>
        </w:rPr>
        <w:t xml:space="preserve">1 </w:t>
      </w:r>
      <w:r w:rsidRPr="007165DA">
        <w:rPr>
          <w:rFonts w:ascii="Times" w:hAnsi="Times" w:cs="Times New Roman"/>
          <w:iCs/>
          <w:szCs w:val="21"/>
        </w:rPr>
        <w:t>Beijing National Laboratory for Condensed Matter Physics and Institute of Physics, Chinese Academy of Sciences</w:t>
      </w:r>
      <w:r>
        <w:rPr>
          <w:rFonts w:ascii="Times" w:hAnsi="Times" w:cs="Times New Roman"/>
          <w:iCs/>
          <w:szCs w:val="21"/>
        </w:rPr>
        <w:t xml:space="preserve">, </w:t>
      </w:r>
      <w:r w:rsidRPr="007165DA">
        <w:rPr>
          <w:rFonts w:ascii="Times" w:hAnsi="Times" w:cs="Times New Roman"/>
          <w:iCs/>
          <w:szCs w:val="21"/>
        </w:rPr>
        <w:t>Beijing 100190, People’s Republic of China</w:t>
      </w:r>
    </w:p>
    <w:p w14:paraId="5058A413" w14:textId="77777777" w:rsidR="009D5C6C" w:rsidRPr="007165DA" w:rsidRDefault="009D5C6C" w:rsidP="009D5C6C">
      <w:pPr>
        <w:jc w:val="left"/>
        <w:rPr>
          <w:rFonts w:ascii="Times" w:hAnsi="Times" w:cs="Times New Roman"/>
          <w:iCs/>
          <w:szCs w:val="21"/>
        </w:rPr>
      </w:pPr>
      <w:proofErr w:type="gramStart"/>
      <w:r w:rsidRPr="007165DA">
        <w:rPr>
          <w:rFonts w:ascii="Times" w:hAnsi="Times" w:cs="Times New Roman"/>
          <w:iCs/>
          <w:szCs w:val="21"/>
        </w:rPr>
        <w:t>2</w:t>
      </w:r>
      <w:proofErr w:type="gramEnd"/>
      <w:r w:rsidRPr="007165DA">
        <w:rPr>
          <w:rFonts w:ascii="Times" w:hAnsi="Times" w:cs="Times New Roman"/>
          <w:iCs/>
          <w:szCs w:val="21"/>
        </w:rPr>
        <w:t xml:space="preserve"> School of Physical Sciences, University of Chinese Academy of Sciences, Beijing 100049, People’s Republic of China</w:t>
      </w:r>
    </w:p>
    <w:p w14:paraId="739B5C18" w14:textId="77777777" w:rsidR="009D5C6C" w:rsidRPr="007165DA" w:rsidRDefault="009D5C6C" w:rsidP="009D5C6C">
      <w:pPr>
        <w:jc w:val="left"/>
        <w:rPr>
          <w:rFonts w:ascii="Times" w:hAnsi="Times" w:cs="Times New Roman"/>
          <w:iCs/>
          <w:szCs w:val="21"/>
        </w:rPr>
      </w:pPr>
      <w:proofErr w:type="gramStart"/>
      <w:r w:rsidRPr="007165DA">
        <w:rPr>
          <w:rFonts w:ascii="Times" w:hAnsi="Times" w:cs="Times New Roman"/>
          <w:iCs/>
          <w:szCs w:val="21"/>
        </w:rPr>
        <w:t>3</w:t>
      </w:r>
      <w:proofErr w:type="gramEnd"/>
      <w:r w:rsidRPr="007165DA">
        <w:rPr>
          <w:rFonts w:ascii="Times" w:hAnsi="Times" w:cs="Times New Roman"/>
          <w:iCs/>
          <w:szCs w:val="21"/>
        </w:rPr>
        <w:t xml:space="preserve"> </w:t>
      </w:r>
      <w:proofErr w:type="spellStart"/>
      <w:r w:rsidRPr="007165DA">
        <w:rPr>
          <w:rFonts w:ascii="Times" w:hAnsi="Times" w:cs="Times New Roman"/>
          <w:iCs/>
          <w:szCs w:val="21"/>
        </w:rPr>
        <w:t>Songshan</w:t>
      </w:r>
      <w:proofErr w:type="spellEnd"/>
      <w:r w:rsidRPr="007165DA">
        <w:rPr>
          <w:rFonts w:ascii="Times" w:hAnsi="Times" w:cs="Times New Roman"/>
          <w:iCs/>
          <w:szCs w:val="21"/>
        </w:rPr>
        <w:t xml:space="preserve"> Lake Materials Laboratory</w:t>
      </w:r>
      <w:r w:rsidRPr="007165DA">
        <w:rPr>
          <w:rFonts w:ascii="Times" w:hAnsi="Times" w:cs="Times New Roman" w:hint="eastAsia"/>
          <w:iCs/>
          <w:szCs w:val="21"/>
        </w:rPr>
        <w:t>，</w:t>
      </w:r>
      <w:r w:rsidRPr="007165DA">
        <w:rPr>
          <w:rFonts w:ascii="Times" w:hAnsi="Times" w:cs="Times New Roman"/>
          <w:iCs/>
          <w:szCs w:val="21"/>
        </w:rPr>
        <w:t>Guangdong 523808, People’s Republic of China</w:t>
      </w:r>
    </w:p>
    <w:p w14:paraId="2A28F3D7" w14:textId="77777777" w:rsidR="009D5C6C" w:rsidRPr="007165DA" w:rsidRDefault="009D5C6C" w:rsidP="009D5C6C">
      <w:pPr>
        <w:jc w:val="left"/>
        <w:rPr>
          <w:rFonts w:ascii="Times" w:hAnsi="Times" w:cs="Times New Roman"/>
          <w:iCs/>
          <w:sz w:val="24"/>
        </w:rPr>
      </w:pPr>
      <w:proofErr w:type="gramStart"/>
      <w:r w:rsidRPr="007165DA">
        <w:rPr>
          <w:rFonts w:ascii="Times" w:hAnsi="Times" w:cs="Times New Roman"/>
          <w:iCs/>
          <w:szCs w:val="21"/>
        </w:rPr>
        <w:t>4</w:t>
      </w:r>
      <w:proofErr w:type="gramEnd"/>
      <w:r w:rsidRPr="007165DA">
        <w:rPr>
          <w:rFonts w:ascii="Times" w:hAnsi="Times" w:cs="Times New Roman"/>
          <w:iCs/>
          <w:szCs w:val="21"/>
        </w:rPr>
        <w:t xml:space="preserve"> Center of Materials Science and Optoelectronics Engineering, University of Chinese Academy of Sciences, Beijing 100049, People’s Republic of China</w:t>
      </w:r>
    </w:p>
    <w:p w14:paraId="001F40F9" w14:textId="77777777" w:rsidR="009D5C6C" w:rsidRDefault="009D5C6C" w:rsidP="009D5C6C">
      <w:pPr>
        <w:jc w:val="left"/>
        <w:rPr>
          <w:rFonts w:ascii="Times" w:hAnsi="Times" w:cs="Times New Roman"/>
          <w:i/>
          <w:iCs/>
          <w:sz w:val="24"/>
        </w:rPr>
      </w:pPr>
    </w:p>
    <w:p w14:paraId="4A0C36F8" w14:textId="570FFB5C" w:rsidR="009D5C6C" w:rsidRPr="009876BE" w:rsidRDefault="009D5C6C" w:rsidP="009D5C6C">
      <w:pPr>
        <w:jc w:val="left"/>
        <w:rPr>
          <w:rFonts w:ascii="Times" w:hAnsi="Times" w:cs="Times New Roman"/>
          <w:iCs/>
          <w:szCs w:val="21"/>
        </w:rPr>
      </w:pPr>
      <w:r w:rsidRPr="00CF1B2D">
        <w:rPr>
          <w:rFonts w:ascii="Times" w:hAnsi="Times" w:cs="Times New Roman"/>
          <w:sz w:val="24"/>
        </w:rPr>
        <w:t>*Corresponding author</w:t>
      </w:r>
      <w:r>
        <w:rPr>
          <w:rFonts w:ascii="Times" w:hAnsi="Times" w:cs="Times New Roman"/>
          <w:sz w:val="24"/>
        </w:rPr>
        <w:t>s;</w:t>
      </w:r>
      <w:r w:rsidRPr="009876BE">
        <w:rPr>
          <w:rFonts w:ascii="Times" w:hAnsi="Times" w:cs="Times New Roman" w:hint="eastAsia"/>
          <w:iCs/>
          <w:szCs w:val="21"/>
        </w:rPr>
        <w:t xml:space="preserve"> E</w:t>
      </w:r>
      <w:r w:rsidRPr="009876BE">
        <w:rPr>
          <w:rFonts w:ascii="Times" w:hAnsi="Times" w:cs="Times New Roman"/>
          <w:iCs/>
          <w:szCs w:val="21"/>
        </w:rPr>
        <w:t>-mail: mliu@iphy.ac.cn; smeng@iphy.ac.cn; cuizhang@iphy.ac.cn</w:t>
      </w:r>
    </w:p>
    <w:p w14:paraId="4797CF47" w14:textId="77777777" w:rsidR="009D5C6C" w:rsidRDefault="009D5C6C"/>
    <w:p w14:paraId="7FD0AD13" w14:textId="77777777" w:rsidR="00A50C6C" w:rsidRDefault="00A50C6C"/>
    <w:p w14:paraId="038CBDB9" w14:textId="77777777" w:rsidR="00A50C6C" w:rsidRDefault="00A50C6C"/>
    <w:p w14:paraId="49571396" w14:textId="77777777" w:rsidR="00A50C6C" w:rsidRDefault="00A50C6C"/>
    <w:p w14:paraId="2C972FDE" w14:textId="77777777" w:rsidR="00A50C6C" w:rsidRDefault="00A50C6C"/>
    <w:p w14:paraId="3F143157" w14:textId="77777777" w:rsidR="00A50C6C" w:rsidRDefault="00A50C6C"/>
    <w:p w14:paraId="04B59A58" w14:textId="77777777" w:rsidR="00A50C6C" w:rsidRDefault="00A50C6C"/>
    <w:p w14:paraId="45EEDD3D" w14:textId="77777777" w:rsidR="00A50C6C" w:rsidRDefault="00A50C6C"/>
    <w:p w14:paraId="77AA3AA2" w14:textId="77777777" w:rsidR="00A50C6C" w:rsidRDefault="00A50C6C"/>
    <w:p w14:paraId="58985202" w14:textId="77777777" w:rsidR="00A50C6C" w:rsidRDefault="00A50C6C"/>
    <w:p w14:paraId="668F0BFD" w14:textId="77777777" w:rsidR="00A50C6C" w:rsidRDefault="00A50C6C"/>
    <w:p w14:paraId="18CBCD04" w14:textId="77777777" w:rsidR="00A50C6C" w:rsidRDefault="00A50C6C"/>
    <w:p w14:paraId="5D84DFB4" w14:textId="77777777" w:rsidR="00A50C6C" w:rsidRDefault="00A50C6C"/>
    <w:p w14:paraId="4D86E0A5" w14:textId="77777777" w:rsidR="00A50C6C" w:rsidRDefault="00A50C6C"/>
    <w:p w14:paraId="4A64F521" w14:textId="77777777" w:rsidR="00A50C6C" w:rsidRDefault="00A50C6C"/>
    <w:p w14:paraId="1E1CCF01" w14:textId="77777777" w:rsidR="00A50C6C" w:rsidRDefault="00A50C6C"/>
    <w:p w14:paraId="523E0EF0" w14:textId="77777777" w:rsidR="00A50C6C" w:rsidRDefault="00A50C6C"/>
    <w:p w14:paraId="31CFE228" w14:textId="77777777" w:rsidR="00A50C6C" w:rsidRDefault="00A50C6C"/>
    <w:p w14:paraId="0F23F1A0" w14:textId="77777777" w:rsidR="00A50C6C" w:rsidRDefault="00A50C6C"/>
    <w:p w14:paraId="70F93979" w14:textId="77777777" w:rsidR="00A50C6C" w:rsidRDefault="00A50C6C"/>
    <w:p w14:paraId="241ED98F" w14:textId="77777777" w:rsidR="00A50C6C" w:rsidRDefault="00A50C6C"/>
    <w:p w14:paraId="4E8D0D81" w14:textId="77777777" w:rsidR="00A50C6C" w:rsidRDefault="00A50C6C"/>
    <w:p w14:paraId="144BDD71" w14:textId="77777777" w:rsidR="00A50C6C" w:rsidRDefault="00A50C6C"/>
    <w:p w14:paraId="3D7AE7C8" w14:textId="77777777" w:rsidR="00A50C6C" w:rsidRDefault="00A50C6C">
      <w:r>
        <w:rPr>
          <w:noProof/>
        </w:rPr>
        <w:lastRenderedPageBreak/>
        <w:drawing>
          <wp:inline distT="0" distB="0" distL="0" distR="0" wp14:anchorId="1F480E88" wp14:editId="2A623F1D">
            <wp:extent cx="5181600" cy="2745105"/>
            <wp:effectExtent l="0" t="0" r="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图片 56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87" t="2701"/>
                    <a:stretch/>
                  </pic:blipFill>
                  <pic:spPr bwMode="auto">
                    <a:xfrm>
                      <a:off x="0" y="0"/>
                      <a:ext cx="5181600" cy="27451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1AB22F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2E327657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  <w:r w:rsidRPr="00181B69">
        <w:rPr>
          <w:rFonts w:ascii="Times New Roman" w:hAnsi="Times New Roman" w:cs="Times New Roman"/>
          <w:b/>
          <w:bCs/>
          <w:szCs w:val="21"/>
        </w:rPr>
        <w:t xml:space="preserve">Figure </w:t>
      </w:r>
      <w:r>
        <w:rPr>
          <w:rFonts w:ascii="Times New Roman" w:hAnsi="Times New Roman" w:cs="Times New Roman"/>
          <w:b/>
          <w:bCs/>
          <w:szCs w:val="21"/>
        </w:rPr>
        <w:t>S</w:t>
      </w:r>
      <w:r w:rsidRPr="00181B69">
        <w:rPr>
          <w:rFonts w:ascii="Times New Roman" w:hAnsi="Times New Roman" w:cs="Times New Roman"/>
          <w:b/>
          <w:bCs/>
          <w:szCs w:val="21"/>
        </w:rPr>
        <w:t>1</w:t>
      </w:r>
      <w:r>
        <w:rPr>
          <w:rFonts w:ascii="Times New Roman" w:hAnsi="Times New Roman" w:cs="Times New Roman"/>
          <w:b/>
          <w:bCs/>
          <w:szCs w:val="21"/>
        </w:rPr>
        <w:t xml:space="preserve">. Energy levels of transition-metal d orbitals under the T and H </w:t>
      </w:r>
      <w:proofErr w:type="spellStart"/>
      <w:r>
        <w:rPr>
          <w:rFonts w:ascii="Times New Roman" w:hAnsi="Times New Roman" w:cs="Times New Roman"/>
          <w:b/>
          <w:bCs/>
          <w:szCs w:val="21"/>
        </w:rPr>
        <w:t>coordinations</w:t>
      </w:r>
      <w:proofErr w:type="spellEnd"/>
      <w:r>
        <w:rPr>
          <w:rFonts w:ascii="Times New Roman" w:hAnsi="Times New Roman" w:cs="Times New Roman"/>
          <w:b/>
          <w:bCs/>
          <w:szCs w:val="21"/>
        </w:rPr>
        <w:t>.</w:t>
      </w:r>
    </w:p>
    <w:p w14:paraId="60F2A319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1204D92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noProof/>
          <w:color w:val="000000" w:themeColor="text1"/>
          <w:kern w:val="24"/>
          <w:sz w:val="13"/>
          <w:szCs w:val="13"/>
        </w:rPr>
        <w:drawing>
          <wp:inline distT="0" distB="0" distL="0" distR="0" wp14:anchorId="161C0EDC" wp14:editId="4D72C0CC">
            <wp:extent cx="5270500" cy="3285490"/>
            <wp:effectExtent l="0" t="0" r="0" b="3810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图片 44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285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4C7BAE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4431B168" w14:textId="77777777" w:rsidR="00A50C6C" w:rsidRDefault="00A50C6C" w:rsidP="009D5C6C">
      <w:pPr>
        <w:jc w:val="center"/>
        <w:rPr>
          <w:rFonts w:ascii="Times New Roman" w:hAnsi="Times New Roman" w:cs="Times New Roman"/>
          <w:b/>
          <w:bCs/>
          <w:szCs w:val="21"/>
        </w:rPr>
      </w:pPr>
      <w:r w:rsidRPr="00181B69">
        <w:rPr>
          <w:rFonts w:ascii="Times New Roman" w:hAnsi="Times New Roman" w:cs="Times New Roman"/>
          <w:b/>
          <w:bCs/>
          <w:szCs w:val="21"/>
        </w:rPr>
        <w:t>Figure</w:t>
      </w:r>
      <w:r>
        <w:rPr>
          <w:rFonts w:ascii="Times New Roman" w:hAnsi="Times New Roman" w:cs="Times New Roman"/>
          <w:b/>
          <w:bCs/>
          <w:szCs w:val="21"/>
        </w:rPr>
        <w:t xml:space="preserve"> S2. Energy levels of Pyrite-type and PdS</w:t>
      </w:r>
      <w:r w:rsidRPr="00236137">
        <w:rPr>
          <w:rFonts w:ascii="Times New Roman" w:hAnsi="Times New Roman" w:cs="Times New Roman"/>
          <w:b/>
          <w:bCs/>
          <w:szCs w:val="21"/>
          <w:vertAlign w:val="subscript"/>
        </w:rPr>
        <w:t>2</w:t>
      </w:r>
      <w:r>
        <w:rPr>
          <w:rFonts w:ascii="Times New Roman" w:hAnsi="Times New Roman" w:cs="Times New Roman"/>
          <w:b/>
          <w:bCs/>
          <w:szCs w:val="21"/>
        </w:rPr>
        <w:t>-type polytypes.</w:t>
      </w:r>
    </w:p>
    <w:p w14:paraId="416FB700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75CC5B21" w14:textId="1B2ACDFE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542D4D62" w14:textId="68FE86B6" w:rsidR="009D5C6C" w:rsidRDefault="009D5C6C">
      <w:pPr>
        <w:rPr>
          <w:rFonts w:ascii="Times New Roman" w:hAnsi="Times New Roman" w:cs="Times New Roman"/>
          <w:b/>
          <w:bCs/>
          <w:szCs w:val="21"/>
        </w:rPr>
      </w:pPr>
    </w:p>
    <w:p w14:paraId="0782D35B" w14:textId="40F2F85D" w:rsidR="009D5C6C" w:rsidRDefault="009D5C6C">
      <w:pPr>
        <w:rPr>
          <w:rFonts w:ascii="Times New Roman" w:hAnsi="Times New Roman" w:cs="Times New Roman"/>
          <w:b/>
          <w:bCs/>
          <w:szCs w:val="21"/>
        </w:rPr>
      </w:pPr>
    </w:p>
    <w:p w14:paraId="442EEB5D" w14:textId="570837FC" w:rsidR="009D5C6C" w:rsidRDefault="009D5C6C">
      <w:pPr>
        <w:rPr>
          <w:rFonts w:ascii="Times New Roman" w:hAnsi="Times New Roman" w:cs="Times New Roman"/>
          <w:b/>
          <w:bCs/>
          <w:szCs w:val="21"/>
        </w:rPr>
      </w:pPr>
    </w:p>
    <w:p w14:paraId="71589948" w14:textId="77777777" w:rsidR="009D5C6C" w:rsidRDefault="009D5C6C">
      <w:pPr>
        <w:rPr>
          <w:rFonts w:ascii="Times New Roman" w:hAnsi="Times New Roman" w:cs="Times New Roman"/>
          <w:b/>
          <w:bCs/>
          <w:szCs w:val="21"/>
        </w:rPr>
      </w:pPr>
    </w:p>
    <w:p w14:paraId="3BD102EA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5C69A3A6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5BB7EC92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noProof/>
          <w:szCs w:val="21"/>
        </w:rPr>
        <w:lastRenderedPageBreak/>
        <w:drawing>
          <wp:anchor distT="0" distB="0" distL="114300" distR="114300" simplePos="0" relativeHeight="251659264" behindDoc="0" locked="0" layoutInCell="1" allowOverlap="1" wp14:anchorId="465B38C3" wp14:editId="349D64D6">
            <wp:simplePos x="0" y="0"/>
            <wp:positionH relativeFrom="column">
              <wp:posOffset>1291535</wp:posOffset>
            </wp:positionH>
            <wp:positionV relativeFrom="paragraph">
              <wp:posOffset>10022</wp:posOffset>
            </wp:positionV>
            <wp:extent cx="2466000" cy="2908800"/>
            <wp:effectExtent l="0" t="0" r="0" b="0"/>
            <wp:wrapNone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6000" cy="2908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9FB9201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31CF899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979BCF5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1E52BF67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678585F5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870F7C3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70DDB746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4CCE48E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4368D342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277D633E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10551A51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2BDF5245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3163E76D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60B20993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29264976" w14:textId="77777777" w:rsidR="00A50C6C" w:rsidRPr="00004B1D" w:rsidRDefault="00A50C6C" w:rsidP="009D5C6C">
      <w:pPr>
        <w:rPr>
          <w:rFonts w:ascii="Times New Roman" w:hAnsi="Times New Roman" w:cs="Times New Roman"/>
          <w:szCs w:val="21"/>
        </w:rPr>
      </w:pPr>
      <w:r w:rsidRPr="00181B69">
        <w:rPr>
          <w:rFonts w:ascii="Times New Roman" w:hAnsi="Times New Roman" w:cs="Times New Roman"/>
          <w:b/>
          <w:bCs/>
          <w:szCs w:val="21"/>
        </w:rPr>
        <w:t>Figure</w:t>
      </w:r>
      <w:r>
        <w:rPr>
          <w:rFonts w:ascii="Times New Roman" w:hAnsi="Times New Roman" w:cs="Times New Roman"/>
          <w:b/>
          <w:bCs/>
          <w:szCs w:val="21"/>
        </w:rPr>
        <w:t xml:space="preserve"> S3. Definition of the out-of-center distortion (</w:t>
      </w:r>
      <m:oMath>
        <m:sSub>
          <m:sSubPr>
            <m:ctrlPr>
              <w:rPr>
                <w:rFonts w:ascii="Cambria Math" w:hAnsi="Cambria Math" w:cs="Times New Roman"/>
                <w:b/>
                <w:bCs/>
                <w:i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∆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d</m:t>
            </m:r>
          </m:sub>
        </m:sSub>
      </m:oMath>
      <w:r>
        <w:rPr>
          <w:rFonts w:ascii="Times New Roman" w:hAnsi="Times New Roman" w:cs="Times New Roman"/>
          <w:b/>
          <w:bCs/>
          <w:szCs w:val="21"/>
        </w:rPr>
        <w:t>) in TX6 octahedron.</w:t>
      </w:r>
      <w:r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1</m:t>
            </m:r>
          </m:sub>
        </m:sSub>
      </m:oMath>
      <w:r>
        <w:rPr>
          <w:rFonts w:ascii="Times New Roman" w:hAnsi="Times New Roman" w:cs="Times New Roman"/>
          <w:szCs w:val="21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2</m:t>
            </m:r>
          </m:sub>
        </m:sSub>
      </m:oMath>
      <w:r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3</m:t>
            </m:r>
          </m:sub>
        </m:sSub>
      </m:oMath>
      <w:r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represents the angles of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w:rPr>
                <w:rFonts w:ascii="Cambria Math" w:hAnsi="Cambria Math" w:cs="Times New Roman"/>
                <w:szCs w:val="21"/>
              </w:rPr>
              <m:t>1</m:t>
            </m:r>
          </m:sub>
        </m:sSub>
        <m:r>
          <w:rPr>
            <w:rFonts w:ascii="Cambria Math" w:hAnsi="Cambria Math" w:cs="Times New Roman"/>
            <w:szCs w:val="21"/>
          </w:rPr>
          <m:t>-T-</m:t>
        </m:r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w:rPr>
                <w:rFonts w:ascii="Cambria Math" w:hAnsi="Cambria Math" w:cs="Times New Roman"/>
                <w:szCs w:val="21"/>
              </w:rPr>
              <m:t>4</m:t>
            </m:r>
          </m:sub>
        </m:sSub>
      </m:oMath>
      <w:r>
        <w:rPr>
          <w:rFonts w:ascii="Times New Roman" w:hAnsi="Times New Roman" w:cs="Times New Roman" w:hint="eastAsia"/>
          <w:szCs w:val="21"/>
        </w:rPr>
        <w:t>,</w:t>
      </w:r>
      <w:r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w:rPr>
                <w:rFonts w:ascii="Cambria Math" w:hAnsi="Cambria Math" w:cs="Times New Roman"/>
                <w:szCs w:val="21"/>
              </w:rPr>
              <m:t>2</m:t>
            </m:r>
          </m:sub>
        </m:sSub>
        <m:r>
          <w:rPr>
            <w:rFonts w:ascii="Cambria Math" w:hAnsi="Cambria Math" w:cs="Times New Roman"/>
            <w:szCs w:val="21"/>
          </w:rPr>
          <m:t>-T-</m:t>
        </m:r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w:rPr>
                <w:rFonts w:ascii="Cambria Math" w:hAnsi="Cambria Math" w:cs="Times New Roman"/>
                <w:szCs w:val="21"/>
              </w:rPr>
              <m:t>5</m:t>
            </m:r>
          </m:sub>
        </m:sSub>
      </m:oMath>
      <w:r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w:rPr>
                <w:rFonts w:ascii="Cambria Math" w:hAnsi="Cambria Math" w:cs="Times New Roman"/>
                <w:szCs w:val="21"/>
              </w:rPr>
              <m:t>3</m:t>
            </m:r>
          </m:sub>
        </m:sSub>
        <m:r>
          <w:rPr>
            <w:rFonts w:ascii="Cambria Math" w:hAnsi="Cambria Math" w:cs="Times New Roman"/>
            <w:szCs w:val="21"/>
          </w:rPr>
          <m:t>-T-</m:t>
        </m:r>
        <m:sSub>
          <m:sSubPr>
            <m:ctrlPr>
              <w:rPr>
                <w:rFonts w:ascii="Cambria Math" w:hAnsi="Cambria Math" w:cs="Times New Roman"/>
                <w:i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X</m:t>
            </m:r>
          </m:e>
          <m:sub>
            <m:r>
              <w:rPr>
                <w:rFonts w:ascii="Cambria Math" w:hAnsi="Cambria Math" w:cs="Times New Roman"/>
                <w:szCs w:val="21"/>
              </w:rPr>
              <m:t>6</m:t>
            </m:r>
          </m:sub>
        </m:sSub>
      </m:oMath>
      <w:r>
        <w:rPr>
          <w:rFonts w:ascii="Times New Roman" w:hAnsi="Times New Roman" w:cs="Times New Roman" w:hint="eastAsia"/>
          <w:szCs w:val="21"/>
        </w:rPr>
        <w:t>,</w:t>
      </w:r>
      <w:r>
        <w:rPr>
          <w:rFonts w:ascii="Times New Roman" w:hAnsi="Times New Roman" w:cs="Times New Roman"/>
          <w:szCs w:val="21"/>
        </w:rPr>
        <w:t xml:space="preserve"> respectively.</w:t>
      </w:r>
    </w:p>
    <w:p w14:paraId="3CDCED6A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28CC22B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6D01AA1C" w14:textId="6EFD5E15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90F4072" w14:textId="77777777" w:rsidR="009D5C6C" w:rsidRDefault="009D5C6C">
      <w:pPr>
        <w:rPr>
          <w:rFonts w:ascii="Times New Roman" w:hAnsi="Times New Roman" w:cs="Times New Roman"/>
          <w:b/>
          <w:bCs/>
          <w:szCs w:val="21"/>
        </w:rPr>
      </w:pPr>
    </w:p>
    <w:p w14:paraId="73E7E0BE" w14:textId="77777777" w:rsidR="00A50C6C" w:rsidRDefault="00A50C6C"/>
    <w:p w14:paraId="21A5D16F" w14:textId="77777777" w:rsidR="00A50C6C" w:rsidRDefault="00A50C6C"/>
    <w:p w14:paraId="71606544" w14:textId="77777777" w:rsidR="00A50C6C" w:rsidRDefault="00A50C6C"/>
    <w:p w14:paraId="1A19C8A8" w14:textId="77777777" w:rsidR="00A50C6C" w:rsidRDefault="00A50C6C"/>
    <w:p w14:paraId="6A339EAF" w14:textId="77777777" w:rsidR="00A50C6C" w:rsidRDefault="00A50C6C"/>
    <w:p w14:paraId="595B8E9E" w14:textId="77777777" w:rsidR="00A50C6C" w:rsidRDefault="00A50C6C"/>
    <w:p w14:paraId="287B2495" w14:textId="77777777" w:rsidR="00A50C6C" w:rsidRDefault="00A50C6C"/>
    <w:p w14:paraId="17373229" w14:textId="77777777" w:rsidR="00A50C6C" w:rsidRDefault="00A50C6C"/>
    <w:p w14:paraId="3B8C140E" w14:textId="77777777" w:rsidR="00A50C6C" w:rsidRDefault="00A50C6C"/>
    <w:p w14:paraId="07EA29AB" w14:textId="77777777" w:rsidR="00A50C6C" w:rsidRDefault="00A50C6C"/>
    <w:p w14:paraId="3D4D2AA9" w14:textId="77777777" w:rsidR="00A50C6C" w:rsidRDefault="00A50C6C"/>
    <w:p w14:paraId="546A6F4F" w14:textId="77777777" w:rsidR="00A50C6C" w:rsidRDefault="00A50C6C"/>
    <w:p w14:paraId="123D0258" w14:textId="77777777" w:rsidR="00A50C6C" w:rsidRDefault="00A50C6C"/>
    <w:p w14:paraId="498F98E0" w14:textId="77777777" w:rsidR="00A50C6C" w:rsidRDefault="00A50C6C"/>
    <w:p w14:paraId="24E897FA" w14:textId="77777777" w:rsidR="00A50C6C" w:rsidRDefault="00A50C6C"/>
    <w:p w14:paraId="0A1B1A0E" w14:textId="77777777" w:rsidR="00A50C6C" w:rsidRDefault="00A50C6C"/>
    <w:p w14:paraId="4CC34275" w14:textId="77777777" w:rsidR="00A50C6C" w:rsidRDefault="00A50C6C"/>
    <w:p w14:paraId="79D96542" w14:textId="77777777" w:rsidR="00A50C6C" w:rsidRDefault="00A50C6C"/>
    <w:p w14:paraId="240E7E41" w14:textId="77777777" w:rsidR="00A50C6C" w:rsidRDefault="00A50C6C"/>
    <w:p w14:paraId="5B0E3F08" w14:textId="77777777" w:rsidR="00A50C6C" w:rsidRDefault="00A50C6C"/>
    <w:p w14:paraId="4C94F151" w14:textId="77777777" w:rsidR="00A50C6C" w:rsidRDefault="00A50C6C"/>
    <w:p w14:paraId="08FAA159" w14:textId="77777777" w:rsidR="00A50C6C" w:rsidRDefault="00A50C6C"/>
    <w:p w14:paraId="120C7C8C" w14:textId="49E72C92" w:rsidR="00A50C6C" w:rsidRDefault="00A50C6C"/>
    <w:p w14:paraId="44A5BC93" w14:textId="2C7A24A9" w:rsidR="00A50C6C" w:rsidRPr="00A50C6C" w:rsidRDefault="00A50C6C">
      <w:pPr>
        <w:rPr>
          <w:rFonts w:ascii="Times New Roman" w:hAnsi="Times New Roman" w:cs="Times New Roman"/>
          <w:szCs w:val="21"/>
        </w:rPr>
      </w:pPr>
      <w:r w:rsidRPr="00497ADB">
        <w:rPr>
          <w:rFonts w:ascii="Times New Roman" w:hAnsi="Times New Roman" w:cs="Times New Roman" w:hint="eastAsia"/>
          <w:b/>
          <w:bCs/>
          <w:szCs w:val="21"/>
        </w:rPr>
        <w:lastRenderedPageBreak/>
        <w:t>T</w:t>
      </w:r>
      <w:r w:rsidRPr="00497ADB">
        <w:rPr>
          <w:rFonts w:ascii="Times New Roman" w:hAnsi="Times New Roman" w:cs="Times New Roman"/>
          <w:b/>
          <w:bCs/>
          <w:szCs w:val="21"/>
        </w:rPr>
        <w:t>able S1</w:t>
      </w:r>
      <w:r>
        <w:rPr>
          <w:rFonts w:ascii="Times New Roman" w:hAnsi="Times New Roman" w:cs="Times New Roman"/>
          <w:b/>
          <w:bCs/>
          <w:szCs w:val="21"/>
        </w:rPr>
        <w:t xml:space="preserve">. Reference table of thermodynamic stability of TMDs. </w:t>
      </w:r>
      <w:r>
        <w:rPr>
          <w:rFonts w:ascii="Times New Roman" w:hAnsi="Times New Roman" w:cs="Times New Roman"/>
          <w:szCs w:val="21"/>
        </w:rPr>
        <w:t>Detailed information of phases is listed in Table 1. All the E</w:t>
      </w:r>
      <w:r w:rsidRPr="00507C7D">
        <w:rPr>
          <w:rFonts w:ascii="Times New Roman" w:hAnsi="Times New Roman" w:cs="Times New Roman"/>
          <w:szCs w:val="21"/>
          <w:vertAlign w:val="subscript"/>
        </w:rPr>
        <w:t>hull</w:t>
      </w:r>
      <w:r>
        <w:rPr>
          <w:rFonts w:ascii="Times New Roman" w:hAnsi="Times New Roman" w:cs="Times New Roman"/>
          <w:szCs w:val="21"/>
          <w:vertAlign w:val="sub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re present in meV. All the ids are </w:t>
      </w:r>
      <w:r>
        <w:rPr>
          <w:rFonts w:ascii="Times New Roman" w:hAnsi="Times New Roman" w:cs="Times New Roman" w:hint="eastAsia"/>
          <w:szCs w:val="21"/>
        </w:rPr>
        <w:t>e</w:t>
      </w:r>
      <w:r>
        <w:rPr>
          <w:rFonts w:ascii="Times New Roman" w:hAnsi="Times New Roman" w:cs="Times New Roman"/>
          <w:szCs w:val="21"/>
        </w:rPr>
        <w:t>xtracted from ICSD</w:t>
      </w:r>
      <w:r w:rsidR="00F614CA">
        <w:rPr>
          <w:rFonts w:ascii="Times New Roman" w:hAnsi="Times New Roman" w:cs="Times New Roman"/>
          <w:szCs w:val="21"/>
        </w:rPr>
        <w:t xml:space="preserve"> </w:t>
      </w:r>
      <w:r w:rsidR="00F614CA" w:rsidRPr="00F614CA">
        <w:rPr>
          <w:rFonts w:ascii="Times New Roman" w:hAnsi="Times New Roman" w:cs="Times New Roman"/>
          <w:szCs w:val="21"/>
        </w:rPr>
        <w:t>(E</w:t>
      </w:r>
      <w:r w:rsidR="00F614CA" w:rsidRPr="00F614CA">
        <w:rPr>
          <w:rFonts w:ascii="Times New Roman" w:hAnsi="Times New Roman" w:cs="Times New Roman"/>
          <w:szCs w:val="21"/>
          <w:vertAlign w:val="subscript"/>
        </w:rPr>
        <w:t>hull</w:t>
      </w:r>
      <w:r w:rsidR="00F614CA" w:rsidRPr="00F614CA">
        <w:rPr>
          <w:rFonts w:ascii="Times New Roman" w:hAnsi="Times New Roman" w:cs="Times New Roman"/>
          <w:szCs w:val="21"/>
        </w:rPr>
        <w:t xml:space="preserve"> </w:t>
      </w:r>
      <w:r w:rsidR="00F614CA">
        <w:rPr>
          <w:rFonts w:ascii="Times New Roman" w:hAnsi="Times New Roman" w:cs="Times New Roman"/>
          <w:szCs w:val="21"/>
        </w:rPr>
        <w:t>d</w:t>
      </w:r>
      <w:r w:rsidR="00F614CA" w:rsidRPr="00F614CA">
        <w:rPr>
          <w:rFonts w:ascii="Times New Roman" w:hAnsi="Times New Roman" w:cs="Times New Roman"/>
          <w:szCs w:val="21"/>
        </w:rPr>
        <w:t>ata can also be obtained from Atomly)</w:t>
      </w:r>
      <w:r w:rsidR="00F614CA">
        <w:rPr>
          <w:rFonts w:ascii="Times New Roman" w:hAnsi="Times New Roman" w:cs="Times New Roman"/>
          <w:szCs w:val="21"/>
        </w:rPr>
        <w:t>.</w:t>
      </w:r>
    </w:p>
    <w:p w14:paraId="27BBB03A" w14:textId="77777777" w:rsidR="00A50C6C" w:rsidRDefault="00A50C6C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6"/>
        <w:gridCol w:w="858"/>
        <w:gridCol w:w="552"/>
        <w:gridCol w:w="671"/>
        <w:gridCol w:w="655"/>
        <w:gridCol w:w="858"/>
        <w:gridCol w:w="553"/>
        <w:gridCol w:w="673"/>
        <w:gridCol w:w="660"/>
        <w:gridCol w:w="808"/>
        <w:gridCol w:w="553"/>
        <w:gridCol w:w="673"/>
      </w:tblGrid>
      <w:tr w:rsidR="00A50C6C" w14:paraId="1A8D442C" w14:textId="77777777" w:rsidTr="00B724FE">
        <w:trPr>
          <w:tblHeader/>
        </w:trPr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412B698" w14:textId="77777777" w:rsidR="00A50C6C" w:rsidRPr="00720B41" w:rsidRDefault="00A50C6C" w:rsidP="00561A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956DD">
              <w:rPr>
                <w:rFonts w:ascii="Times New Roman" w:hAnsi="Times New Roman" w:cs="Times New Roman" w:hint="eastAsia"/>
                <w:b/>
                <w:bCs/>
                <w:sz w:val="15"/>
                <w:szCs w:val="15"/>
              </w:rPr>
              <w:t>F</w:t>
            </w: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ormula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CF38D61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Phas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683A9DE" w14:textId="77777777" w:rsidR="00A50C6C" w:rsidRPr="000956DD" w:rsidRDefault="00A50C6C" w:rsidP="00EB1B9F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E</w:t>
            </w: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bscript"/>
              </w:rPr>
              <w:t>hull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4186525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ID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36ECF876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3C048D4D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Phas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15AD92ED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E</w:t>
            </w: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bscript"/>
              </w:rPr>
              <w:t>hull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EEA3A4E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ID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3ACBA29F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312A70E6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Phas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4439F7CE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E</w:t>
            </w: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  <w:vertAlign w:val="subscript"/>
              </w:rPr>
              <w:t>hull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EE461EA" w14:textId="77777777" w:rsidR="00A50C6C" w:rsidRPr="000956DD" w:rsidRDefault="00A50C6C" w:rsidP="00561A82">
            <w:pPr>
              <w:jc w:val="center"/>
              <w:rPr>
                <w:sz w:val="15"/>
                <w:szCs w:val="15"/>
              </w:rPr>
            </w:pPr>
            <w:r w:rsidRPr="000956DD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ID</w:t>
            </w:r>
          </w:p>
        </w:tc>
      </w:tr>
      <w:tr w:rsidR="00A50C6C" w14:paraId="2A0FE09F" w14:textId="77777777" w:rsidTr="004F6EFE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87D10B2" w14:textId="77777777" w:rsidR="00A50C6C" w:rsidRDefault="00A50C6C" w:rsidP="00EB1B9F">
            <w:pPr>
              <w:jc w:val="center"/>
            </w:pPr>
            <w:r w:rsidRPr="006A24D3">
              <w:rPr>
                <w:rFonts w:ascii="Times New Roman" w:hAnsi="Times New Roman" w:cs="Times New Roman"/>
                <w:sz w:val="15"/>
                <w:szCs w:val="15"/>
              </w:rPr>
              <w:t>Ti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F645CC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2E0615F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504778B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663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76AD70E" w14:textId="77777777" w:rsidR="00A50C6C" w:rsidRPr="00465E55" w:rsidRDefault="00A50C6C" w:rsidP="00465E55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C8F979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175213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6B488CF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617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6F121DF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AD5C74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C08C1B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9CBC9F7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0092</w:t>
            </w:r>
          </w:p>
        </w:tc>
      </w:tr>
      <w:tr w:rsidR="00A50C6C" w14:paraId="7F445F46" w14:textId="77777777" w:rsidTr="00465E55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E29101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A7A59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4932E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A5F264C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2042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F4D229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5447D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14162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2861B80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DD9E19B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0C490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18635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0365414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235A1098" w14:textId="77777777" w:rsidTr="00465E55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D0802B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5D94FA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291AF5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2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FBDE33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092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88496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73FC03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97B68A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428F7E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A87B9EE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F49B2D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F204A2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4A89B4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5B37EC5F" w14:textId="77777777" w:rsidTr="00EB1B9F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13B5F39" w14:textId="77777777" w:rsidR="00A50C6C" w:rsidRDefault="00A50C6C" w:rsidP="00EB1B9F">
            <w:pPr>
              <w:jc w:val="center"/>
            </w:pPr>
            <w:r w:rsidRPr="00465E55">
              <w:rPr>
                <w:rFonts w:ascii="Times New Roman" w:hAnsi="Times New Roman" w:cs="Times New Roman"/>
                <w:sz w:val="15"/>
                <w:szCs w:val="15"/>
              </w:rPr>
              <w:t>Zr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C0FCE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B2F2AD" w14:textId="77777777" w:rsidR="00A50C6C" w:rsidRPr="006A24D3" w:rsidRDefault="00A50C6C" w:rsidP="00561A82">
            <w:pPr>
              <w:tabs>
                <w:tab w:val="center" w:pos="237"/>
              </w:tabs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F1498B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6012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4334AFE" w14:textId="77777777" w:rsidR="00A50C6C" w:rsidRDefault="00A50C6C" w:rsidP="00EB1B9F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D0DA0C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49EE27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842284F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2676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D1125E1" w14:textId="77777777" w:rsidR="00A50C6C" w:rsidRDefault="00A50C6C" w:rsidP="00EB1B9F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E71802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90D486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83603AD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7478</w:t>
            </w:r>
          </w:p>
        </w:tc>
      </w:tr>
      <w:tr w:rsidR="00A50C6C" w14:paraId="2025FC9F" w14:textId="77777777" w:rsidTr="005629C9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B73E14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7959EA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1F377C8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446FFB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22CCAA9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0B9CCB5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2EF11C6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889A07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52DEA0CB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1CB6D61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42FEFB7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E0C1247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2F918894" w14:textId="77777777" w:rsidTr="005629C9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6C59168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C2572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95E41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35CCC74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A1C668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95B0C5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AB2EBC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52CD2D8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3A15559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542FF8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C101A8" w14:textId="77777777" w:rsidR="00A50C6C" w:rsidRDefault="00A50C6C" w:rsidP="00561A82">
            <w:pPr>
              <w:jc w:val="center"/>
            </w:pPr>
            <w:r w:rsidRPr="006A24D3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669453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7D5CDCBB" w14:textId="77777777" w:rsidTr="00621363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D316CAE" w14:textId="77777777" w:rsidR="00A50C6C" w:rsidRDefault="00A50C6C" w:rsidP="00621363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23440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F57AE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77929A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8851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E40439C" w14:textId="77777777" w:rsidR="00A50C6C" w:rsidRDefault="00A50C6C" w:rsidP="00621363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6EA43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9FC00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095CC4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8902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DCA27BD" w14:textId="77777777" w:rsidR="00A50C6C" w:rsidRDefault="00A50C6C" w:rsidP="00621363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63721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1D0D6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6985760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8959</w:t>
            </w:r>
          </w:p>
        </w:tc>
      </w:tr>
      <w:tr w:rsidR="00A50C6C" w14:paraId="69F8DF9A" w14:textId="77777777" w:rsidTr="00990768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6E8CF07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FF2BD4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0E5547B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8ACB39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4724A4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F973B1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7C3946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5216812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7DA251E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572D032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4DFC3B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76432AD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289F4212" w14:textId="77777777" w:rsidTr="00990768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BA6FF1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9527F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2C00C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427CE41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620714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A6663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AC396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921F934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7623E3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F9CD9F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52407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E7F66FF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7E2E8FEE" w14:textId="77777777" w:rsidTr="003F1656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0B670F4" w14:textId="77777777" w:rsidR="00A50C6C" w:rsidRDefault="00A50C6C" w:rsidP="003F1656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17EDE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0E5F4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16B151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415FB4F" w14:textId="77777777" w:rsidR="00A50C6C" w:rsidRDefault="00A50C6C" w:rsidP="003F1656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56F69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3FDAF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DC0588D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711E7BF" w14:textId="77777777" w:rsidR="00A50C6C" w:rsidRDefault="00A50C6C" w:rsidP="003F1656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F4720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C6BF0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39B0C2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369</w:t>
            </w:r>
          </w:p>
        </w:tc>
      </w:tr>
      <w:tr w:rsidR="00A50C6C" w14:paraId="1B2FF995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B549425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6C444D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292513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25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243562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6C4D949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74B924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937513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.3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A34417D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51C13851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C9A687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AA5C24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41A976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794155A3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A867976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3EE5D6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A82722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26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9629A1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6BF10B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AF22A6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7529CE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.5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759DC59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D67366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B9EA86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0AEED2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1CCCF81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B2B64B7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A7F3CE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E4F8EE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D293358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59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0A37623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9F7D4E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3AFD15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AFE3F7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.63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6D55155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09DFDF4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824257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DBE76C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EDEFA0B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74C1F820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AC3AFE6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03FE838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EBC61C4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BFF899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54E93E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28D4FF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241E6B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53DADF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A4887C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1B8D67A3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ACD8E3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AD69293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C428849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058E4F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D542BE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124E66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A8D5B7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6519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2B1B9976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CDAFE6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85DF07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6DF9AB1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6B3E4360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EABBA3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D1422C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8861E3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12D336F6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2F73440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4062692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B02A14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EF30754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6C6CDAC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7113BF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B3727F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E04D40B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6520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A47955E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373A1C3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B59B82F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BFBB81E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2D75469C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4BF0299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778AF3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BE5D81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BA0F7A0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9489135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FF7A78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AE2908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0CF6495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1F52844B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3BA9F4C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21F833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DF93BB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05EF0CDA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72298B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548F68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B274BC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D93C360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8BB13D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BF5E4E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35AF65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A93695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D9FB6FE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33BDEF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AE5F93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963EA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03582</w:t>
            </w:r>
          </w:p>
        </w:tc>
      </w:tr>
      <w:tr w:rsidR="00A50C6C" w14:paraId="3AB0F883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ECCBBC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F4D4837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2D84E47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3FF40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38087A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4E101D6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710456F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644933B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3FD12B74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567CE61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0930DB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1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48202C3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51ADC73C" w14:textId="77777777" w:rsidTr="00D73A8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23A953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C7BB188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0056719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F51919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474C1E5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E358DF6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79400EA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F3F617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134852E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16E611B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342C22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1EDA6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CA3F3CD" w14:textId="77777777" w:rsidTr="00D73A81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2C1218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2F91D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FA59C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4538A2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3E8BA7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471498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EDD41F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DEF9F5A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CC0FD5D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C49F1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17378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8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1BAF70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1BA1D6F" w14:textId="77777777" w:rsidTr="00DF010D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8CCF004" w14:textId="77777777" w:rsidR="00A50C6C" w:rsidRDefault="00A50C6C" w:rsidP="00DF010D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209C8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22918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036E79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697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55FD1E5" w14:textId="77777777" w:rsidR="00A50C6C" w:rsidRDefault="00A50C6C" w:rsidP="00DF010D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803F49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CB19BF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CA7ACDF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304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79FC3DA" w14:textId="77777777" w:rsidR="00A50C6C" w:rsidRDefault="00A50C6C" w:rsidP="00DF010D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2937B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34A75A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A90D7F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389</w:t>
            </w:r>
          </w:p>
        </w:tc>
      </w:tr>
      <w:tr w:rsidR="00A50C6C" w14:paraId="771CB39E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C080B16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B9E03B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78014A3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488E570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2D6E236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8B11A5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D4D5F9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C58FCB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[]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1CE4092B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34086CB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D80013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2BBBBB5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1D8EC9CB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23239C5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8310A8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7C6D7F82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FC18D59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696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F58513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A2FB80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3B43F6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4F16893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131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C45A98A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278600A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AD4DC1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30D3AA0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3B02AC11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9E0370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9ABEFE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41FE52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A81B9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5A37F9D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078F34B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B1A489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A5F48C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5379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477F38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28C657D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C2485C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02C353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6D966961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08FD24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882EEA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20B002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B11661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586EB6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401C74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346C81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D77A16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2570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178C8D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11BD9C5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223DDA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4FBDE93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256BB7D0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E55AAB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783AD29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1196E6F2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5269ED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706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5A9730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0AEBF3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AEA7B7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0907AC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1C3BEDA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D7D636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E5B0E5B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42A2C8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3FB305ED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077624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F023514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2BB20B3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E2442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465E415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8FCD1D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60BD46B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EE0CB24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6576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60DDD561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394FD80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71EA28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D4E4B7D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2459F50E" w14:textId="77777777" w:rsidTr="00C57E9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1F7375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412706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26DEB1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DDFBCF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B6269F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987EECA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EE08ED9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7D52860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177AA300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56CBEC5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836F8C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F20FEF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69341B57" w14:textId="77777777" w:rsidTr="00C57E91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A1ADA8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3E289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A8D205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18DF27F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D9C9C1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1D3A22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4C017E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6E22221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4C44204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97514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15286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ABC69D0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5529</w:t>
            </w:r>
          </w:p>
        </w:tc>
      </w:tr>
      <w:tr w:rsidR="00A50C6C" w14:paraId="678342BC" w14:textId="77777777" w:rsidTr="00DF010D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F09BD16" w14:textId="77777777" w:rsidR="00A50C6C" w:rsidRDefault="00A50C6C" w:rsidP="00DF010D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A7BEB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4C8ED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511449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8488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282522B" w14:textId="77777777" w:rsidR="00A50C6C" w:rsidRDefault="00A50C6C" w:rsidP="00DF010D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C96FD5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818B2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FC553BB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133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029F59D" w14:textId="77777777" w:rsidR="00A50C6C" w:rsidRDefault="00A50C6C" w:rsidP="00DF010D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C0693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915373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63B2EE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6141</w:t>
            </w:r>
          </w:p>
        </w:tc>
      </w:tr>
      <w:tr w:rsidR="00A50C6C" w14:paraId="77C7F39C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1A418F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F5D8594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1DA692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6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301476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31CF76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94C4B9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EFCAE8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EC0669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1950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562D21EC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1C7B3DD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F012D0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B29A5BC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1EE9920B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4CD9B17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679FD9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1018DA0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7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3A306D2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0497C0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E272AC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FA0C3C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584491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315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5EF4EB5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4F56FB3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6CB12FA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7A3B87E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0D0D465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194626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490AC71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D343169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6585DA0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410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470CA87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BA7BD9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D2113F5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07907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249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323F209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3AD2339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D11456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AA04056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57AC4B32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2671068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91428B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756B76E8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6BD8E7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210FC34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4C23B6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A6EA1E2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1453A7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1956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37E189A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26AA70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095BB50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B3FBFC1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5B61F10E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7CD8F3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3FBE07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0DFD508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5FC619B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E395F0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9FEB88C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BFAD78F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12C56CD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3D0AC5BF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15110F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E04D91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B09A093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3E509809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7699521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88AF42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5C60603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7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8E18C9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2115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6FDC2F9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D1B65EF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F22822D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E8D807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313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74B4830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C134808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ABF466E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6FDB68A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A4DE728" w14:textId="77777777" w:rsidTr="009D04E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4E56B2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04DC2B6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233BBC0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5B6835A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1086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5D9DBE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1D6F0D6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DE1FE23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1DF47A1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1954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7DCBBDD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C3E8620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5AC22E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7C421B5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42A50971" w14:textId="77777777" w:rsidTr="00551285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9A9D18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D82CBD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3942CC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1C47AEE" w14:textId="77777777" w:rsidR="00A50C6C" w:rsidRPr="006A24D3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9ACC8B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9DD10D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69CA1F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67BDE68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90FF8C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C79839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27A9D0" w14:textId="77777777" w:rsidR="00A50C6C" w:rsidRDefault="00A50C6C" w:rsidP="00561A82">
            <w:pPr>
              <w:jc w:val="center"/>
            </w:pPr>
            <w:r w:rsidRPr="007505F0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4AA41A3" w14:textId="77777777" w:rsidR="00A50C6C" w:rsidRDefault="00A50C6C" w:rsidP="00561A82">
            <w:pPr>
              <w:jc w:val="center"/>
            </w:pPr>
            <w:r w:rsidRPr="00B54777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6EA9C2DF" w14:textId="77777777" w:rsidTr="00551285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0681E60" w14:textId="77777777" w:rsidR="00A50C6C" w:rsidRDefault="00A50C6C" w:rsidP="00DF010D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62190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F67C8D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B908DAA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3977704" w14:textId="77777777" w:rsidR="00A50C6C" w:rsidRDefault="00A50C6C" w:rsidP="00DF010D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BDC080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8EC57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63B4832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B4D5C57" w14:textId="77777777" w:rsidR="00A50C6C" w:rsidRDefault="00A50C6C" w:rsidP="000005D1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DC359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00E6B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59F631B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3AA5EB15" w14:textId="77777777" w:rsidTr="00551285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1A5CA7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0550EF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A2C34D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CF3B488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6C61A77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963375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E4E984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8360635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26718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B9914AB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2ABAAFC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6F7107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F4023AF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39C8F464" w14:textId="77777777" w:rsidTr="00551285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A385DC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73146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E3981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24E021E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5B4246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E60FE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FC4A5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9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7BC9B09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994814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309F4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5AD42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9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48913CA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14:paraId="39801E32" w14:textId="77777777" w:rsidTr="00551285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6D54692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5312A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FF528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10DF848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4FFAC9E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219F41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E75AC1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7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591654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05E7DD8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29E0A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9D30E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7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968EE06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72AC2A27" w14:textId="77777777" w:rsidTr="000005D1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313241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05D5AA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86C9F8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A2FDDA0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955FAB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2805C81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1699DC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BD697C2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5288DDB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7AEB96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50C85C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C7514CF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3E1F55A0" w14:textId="77777777" w:rsidTr="00584E91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1DA1C05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71BD6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7C5DE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B2C45CF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C7EE19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A0BA4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1691D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3E544A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D87EEA4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DB155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CDBB7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49E75F0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1D62CD16" w14:textId="77777777" w:rsidTr="00584E91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324A202" w14:textId="77777777" w:rsidR="00A50C6C" w:rsidRDefault="00A50C6C" w:rsidP="00584E91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67FA1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F3577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C6F7920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000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B8694FE" w14:textId="77777777" w:rsidR="00A50C6C" w:rsidRDefault="00A50C6C" w:rsidP="00584E91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0EC25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427D5D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BD03911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800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E2A2AAC" w14:textId="77777777" w:rsidR="00A50C6C" w:rsidRDefault="00A50C6C" w:rsidP="00584E91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B3FF1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4E2A2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7B45D0F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431</w:t>
            </w:r>
          </w:p>
        </w:tc>
      </w:tr>
      <w:tr w:rsidR="00A50C6C" w:rsidRPr="00B54777" w14:paraId="72004B4E" w14:textId="77777777" w:rsidTr="00387E74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262872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8E7CBE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7F86CDC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1927D6D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560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BE2A8E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17735F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55ECCA1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0DD0C4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948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B2D378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0B7AB7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13A501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51E99D5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3955144" w14:textId="77777777" w:rsidTr="00387E74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055ED4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B7BA6D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1BD345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28EC9F3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2AE633E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C625A2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42A0C5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C296FCE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7CB2FCC3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997B74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C5E208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213259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616BA4B5" w14:textId="77777777" w:rsidTr="00387E74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25B87E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C7884F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692342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1E8758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4259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DF13A9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A62AE4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6C5467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92E221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4346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9DFCAA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96DC51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32E5F6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50E51FA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0961E69" w14:textId="77777777" w:rsidTr="00387E74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99A9921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AF17DF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D7AA46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500FECC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523B9E9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440EA50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969F3E0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0BDB908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19704DE3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468B91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092312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3737D2E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349</w:t>
            </w:r>
          </w:p>
        </w:tc>
      </w:tr>
      <w:tr w:rsidR="00A50C6C" w:rsidRPr="00B54777" w14:paraId="2B6B1452" w14:textId="77777777" w:rsidTr="00387E74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A196DA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913CE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DAF09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C4DB0CC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B843BF5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FCE22C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7D865B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49818C3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9FAEA8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03EFE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17F10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586475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289E80DE" w14:textId="77777777" w:rsidTr="001340E7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5F7471C" w14:textId="77777777" w:rsidR="00A50C6C" w:rsidRDefault="00A50C6C" w:rsidP="00127FCE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6FD54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5642B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B4B11BE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6014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9F49225" w14:textId="77777777" w:rsidR="00A50C6C" w:rsidRDefault="00A50C6C" w:rsidP="00127FCE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97736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3307B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FBBD46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752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3CFE328" w14:textId="77777777" w:rsidR="00A50C6C" w:rsidRDefault="00A50C6C" w:rsidP="001340E7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4A65C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2F3AA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CEA6E8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324D774A" w14:textId="77777777" w:rsidTr="0015597B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63C27FF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7B507B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6F5EC8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7F798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2367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C65969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04E1BC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F8D939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563D4F6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61ED9FB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414C16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B4BDC9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85B5160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348</w:t>
            </w:r>
          </w:p>
        </w:tc>
      </w:tr>
      <w:tr w:rsidR="00A50C6C" w:rsidRPr="00B54777" w14:paraId="55559F3F" w14:textId="77777777" w:rsidTr="0015597B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60E61A3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687882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87EABB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E8E4ED7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4737341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C198D10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B45497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C1F81D1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1FC3FBE1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3CA2AF1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4824FD9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E20A48D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3170</w:t>
            </w:r>
          </w:p>
        </w:tc>
      </w:tr>
      <w:tr w:rsidR="00A50C6C" w:rsidRPr="00B54777" w14:paraId="5FBE09C3" w14:textId="77777777" w:rsidTr="0015597B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0CB0E8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8FA08D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B3132B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9734277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5C99A9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23D222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E54C11C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48121D2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68FB362D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85A41B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9984D3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2D63BB9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20C4EB70" w14:textId="77777777" w:rsidTr="0015597B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8896AB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ACF9F0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A14EAB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F7D7593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1B14755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AE6B537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FC2EFAB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4717A83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075FC7C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963F57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ACDB17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1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01D57FB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3B6834F2" w14:textId="77777777" w:rsidTr="0015597B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D88E47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B11BE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87ED4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9A72C91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D6573B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161B4A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21A280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C63E051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EA158C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D7532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9D29D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6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5A61D7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61CD2E85" w14:textId="77777777" w:rsidTr="00945965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7C3F877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1FAAD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E91FF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37C333B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3441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EC61282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C0E848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9BF11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77CDE85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C713BA7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0A5D5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ACC7F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E8079CB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2924C46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77E92F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DD9B23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3981FE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E0C0AD4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F0825C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69F31E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44AD55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5E85EA0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E82F40B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10D9349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7C47D7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80D5568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37BD065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0184FCF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5E83F0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19C7DAF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7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3275992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7A3FFD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99AD81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4609CE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714799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9D4C36E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259F66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04EA40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3F7C636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64250EB7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FF6972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2123CB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00B0082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34B70C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D5F382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8F9173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6FD636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1DBB4B2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4AFECAD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2C1784C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D4DE7F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0C9AE00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80B42CA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CB25EB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1E8835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002CFE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8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6EEDF6E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44FE6B3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F64A26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2B73FC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B179B60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63B08E0A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745F02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11AA57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64AA0E6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3CBA6E1C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30E11C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DCDDE2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  <w:r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’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5DD17C8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8A31D96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34B2D57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BB40521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435A71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95810F9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328FDE59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5451D78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2C5E55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CFBA374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354D2755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71F014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B80400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226355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ED87BA1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20BBE76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79668CC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03F08D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D440451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05665ED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4350FD9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51C795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0681DD5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2750BB83" w14:textId="77777777" w:rsidTr="008A1926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6BEAAF2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54DAFF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064D0C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6AA3CA9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6BE5D51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B2DC2CD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59729A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326F81E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9094CB3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4D0328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22FA4D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8D465C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6DA0858F" w14:textId="77777777" w:rsidTr="008A1926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F3669F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8C906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8CD7E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2435E89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6D8E684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43B368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46632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A562510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5D88725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C54FF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9A639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7EA969B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31B7E665" w14:textId="77777777" w:rsidTr="00584E91"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230A33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F1DD3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C0E40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5F86783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816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5A7E26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A4A29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FF5925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10BC0CD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AF04293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36F3E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3760A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0838CA8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08624AD2" w14:textId="77777777" w:rsidTr="00584E91"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70E709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02C1D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D29B7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EA3CA1A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5459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C8D17E5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DA5B6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F11C2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6D2555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256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E21D66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2A424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3D34A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2198724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03BD0C1" w14:textId="77777777" w:rsidTr="00945965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DDD0C7E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Fe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350C1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1D079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EBA4CFC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756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C281A71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Fe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8B320C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0BDDC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E474EC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680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0A68A34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Fe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10B93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C9F5CE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8BB3060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679</w:t>
            </w:r>
          </w:p>
        </w:tc>
      </w:tr>
      <w:tr w:rsidR="00A50C6C" w:rsidRPr="00B54777" w14:paraId="4B50E16F" w14:textId="77777777" w:rsidTr="00A23B36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1C45BF2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0838F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7E44B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21E99AA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422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AF9D44B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520A4D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6209A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7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F1867A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3475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64CC59C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45D30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BCA55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2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71F6ACC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3869</w:t>
            </w:r>
          </w:p>
        </w:tc>
      </w:tr>
      <w:tr w:rsidR="00A50C6C" w:rsidRPr="00B54777" w14:paraId="40FEB43C" w14:textId="77777777" w:rsidTr="00945965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8E54A8B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u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69B3E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2867A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A1C9834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186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607E161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u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5DFB9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898FE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7630FD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201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E62E964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u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A0961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A9E3D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A977F6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188</w:t>
            </w:r>
          </w:p>
        </w:tc>
      </w:tr>
      <w:tr w:rsidR="00A50C6C" w:rsidRPr="00B54777" w14:paraId="33D6A280" w14:textId="77777777" w:rsidTr="009E7478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6552F4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03633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0276E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7980C54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F1DC3E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F0BF59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E971A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7BAEA77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8C1B14C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BB70D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E41BA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806B18F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6001</w:t>
            </w:r>
          </w:p>
        </w:tc>
      </w:tr>
      <w:tr w:rsidR="00A50C6C" w:rsidRPr="00B54777" w14:paraId="02292688" w14:textId="77777777" w:rsidTr="00945965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C24E38A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Os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39F33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341C6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A33A28A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0224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9EF8EA1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Os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3F9220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D5B51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490D03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202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290321C" w14:textId="77777777" w:rsidR="00A50C6C" w:rsidRDefault="00A50C6C" w:rsidP="00945965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Os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DF202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E0888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2E26428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4189</w:t>
            </w:r>
          </w:p>
        </w:tc>
      </w:tr>
      <w:tr w:rsidR="00A50C6C" w:rsidRPr="00B54777" w14:paraId="324EA56A" w14:textId="77777777" w:rsidTr="00B802BB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FB7D44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5742F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B1F8A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2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69C9AC6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0EA66B0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722FBA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9DB87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BBB0C37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1D0896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33EBB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E6A74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DABC91A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14BB9CD0" w14:textId="77777777" w:rsidTr="00AD0C9B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E2CAB7A" w14:textId="77777777" w:rsidR="00A50C6C" w:rsidRDefault="00A50C6C" w:rsidP="00AD0C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o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BB243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6A057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E61514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715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6779B22" w14:textId="77777777" w:rsidR="00A50C6C" w:rsidRDefault="00A50C6C" w:rsidP="00AD0C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o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8743BD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3E8213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610F9A1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4457074" w14:textId="77777777" w:rsidR="00A50C6C" w:rsidRDefault="00A50C6C" w:rsidP="00AD0C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o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F7D93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562E3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E36BB47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13C2B1DA" w14:textId="77777777" w:rsidTr="00BD3B23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7C7BA18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DF0298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7175311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7E87F5E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6D6B0E7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F17CD58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F2D6D3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CC4361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540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6E5CF3E3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F05473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88B186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B34CDA9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25403</w:t>
            </w:r>
          </w:p>
        </w:tc>
      </w:tr>
      <w:tr w:rsidR="00A50C6C" w:rsidRPr="00B54777" w14:paraId="57396BE4" w14:textId="77777777" w:rsidTr="00BD3B23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2F2DA96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5C97B0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1D81EA3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C028FE1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29566D0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3A25C0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6B20769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D312E5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539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A88CD8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D41BB4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5DBADA6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459770F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25401</w:t>
            </w:r>
          </w:p>
        </w:tc>
      </w:tr>
      <w:tr w:rsidR="00A50C6C" w:rsidRPr="00B54777" w14:paraId="74E99E03" w14:textId="77777777" w:rsidTr="00BD3B23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0ECE3D1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ECA88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0A60E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D34E659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6175A90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E2D41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F0B44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63FF95A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F4DE66F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8E0A0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22FF3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7A4B612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728</w:t>
            </w:r>
          </w:p>
        </w:tc>
      </w:tr>
      <w:tr w:rsidR="00A50C6C" w:rsidRPr="00B54777" w14:paraId="2858456B" w14:textId="77777777" w:rsidTr="0019179B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15FD240" w14:textId="77777777" w:rsidR="00A50C6C" w:rsidRDefault="00A50C6C" w:rsidP="001917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11B02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9F85E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3E108E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B1F1D71" w14:textId="77777777" w:rsidR="00A50C6C" w:rsidRDefault="00A50C6C" w:rsidP="001917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B97999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7AE509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EB146E3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50286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1F94A48" w14:textId="77777777" w:rsidR="00A50C6C" w:rsidRDefault="00A50C6C" w:rsidP="001917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A3817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ABE11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6E633A6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79</w:t>
            </w:r>
          </w:p>
        </w:tc>
      </w:tr>
      <w:tr w:rsidR="00A50C6C" w:rsidRPr="00B54777" w14:paraId="67D9EB66" w14:textId="77777777" w:rsidTr="004437DC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D6BD2B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C8097B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C4844E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B8754F0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5914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51D255E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D373DA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B45710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20F1F2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868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92BA2D8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A12F35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40F07C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AA6B0F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1F55CE6F" w14:textId="77777777" w:rsidTr="004437DC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E2896C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2DFBC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21022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65D15A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C14359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594CE8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E832C7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0F0D59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23F88EF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74E25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1BC8D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9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1F501E0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35D54B5F" w14:textId="77777777" w:rsidTr="0019179B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9DD4CEB" w14:textId="77777777" w:rsidR="00A50C6C" w:rsidRDefault="00A50C6C" w:rsidP="001917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Ir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DCAFF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581D8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970B84E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0568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45B4507" w14:textId="77777777" w:rsidR="00A50C6C" w:rsidRDefault="00A50C6C" w:rsidP="001917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Ir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73FC54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A3F3BD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4CA6F9B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728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5284DE5" w14:textId="77777777" w:rsidR="00A50C6C" w:rsidRDefault="00A50C6C" w:rsidP="0019179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Ir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413A1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5D328F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5695B04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896</w:t>
            </w:r>
          </w:p>
        </w:tc>
      </w:tr>
      <w:tr w:rsidR="00A50C6C" w:rsidRPr="00B54777" w14:paraId="0C34B06F" w14:textId="77777777" w:rsidTr="00DC3C14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52B947B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90106E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2772BA7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7673174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4CE1160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216806D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449C1CB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9C6DAC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1828530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5E05EA9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406764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6F47B8E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891</w:t>
            </w:r>
          </w:p>
        </w:tc>
      </w:tr>
      <w:tr w:rsidR="00A50C6C" w:rsidRPr="00B54777" w14:paraId="068EC5E3" w14:textId="77777777" w:rsidTr="00B24ACB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C614E7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0D0C2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97AF2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5271820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7D55CD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5870F0" w14:textId="77777777" w:rsidR="00A50C6C" w:rsidRDefault="00A50C6C" w:rsidP="00561A82">
            <w:pPr>
              <w:jc w:val="center"/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F17B2F" w14:textId="77777777" w:rsidR="00A50C6C" w:rsidRDefault="00A50C6C" w:rsidP="00561A82">
            <w:pPr>
              <w:jc w:val="center"/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10F854E" w14:textId="77777777" w:rsidR="00A50C6C" w:rsidRDefault="00A50C6C" w:rsidP="00561A82">
            <w:pPr>
              <w:jc w:val="center"/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B79C2E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36C8E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C6D7A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7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84B29C8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1087</w:t>
            </w:r>
          </w:p>
        </w:tc>
      </w:tr>
      <w:tr w:rsidR="00A50C6C" w:rsidRPr="00B54777" w14:paraId="100E8CDC" w14:textId="77777777" w:rsidTr="00B24ACB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E4A3BFB" w14:textId="77777777" w:rsidR="00A50C6C" w:rsidRDefault="00A50C6C" w:rsidP="00B24AC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i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EBCD9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3B300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6ADBD3A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328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241479F" w14:textId="77777777" w:rsidR="00A50C6C" w:rsidRDefault="00A50C6C" w:rsidP="00B24AC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i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654175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8CDCCD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6FF9743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65AC9AB" w14:textId="77777777" w:rsidR="00A50C6C" w:rsidRDefault="00A50C6C" w:rsidP="00B24AC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i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F7874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0D86A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3F4C3F5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559</w:t>
            </w:r>
          </w:p>
        </w:tc>
      </w:tr>
      <w:tr w:rsidR="00A50C6C" w:rsidRPr="00B54777" w14:paraId="707B2665" w14:textId="77777777" w:rsidTr="0009728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93E9B55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11D9C35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6A2730E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8AE686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9570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77BAAB1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4F43BB9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7481AA3C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D6CBA15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330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3F2B7BE4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023C9F8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AC03B9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BBA988C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6897</w:t>
            </w:r>
          </w:p>
        </w:tc>
      </w:tr>
      <w:tr w:rsidR="00A50C6C" w:rsidRPr="00B54777" w14:paraId="34878C3D" w14:textId="77777777" w:rsidTr="0009728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3F7CF47E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7BC4CB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DD87C4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5254BB3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02D5CE9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F6287E3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203E8EE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B0BDEA8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71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169B7F6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FC3258A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2C8422C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437320A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A68ACEA" w14:textId="77777777" w:rsidTr="0009728F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4F1BDB7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7AC0811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4624FCB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FEC1BC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2F5AFBF3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0806B06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6996A589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359693C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2827154A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7E688056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A1055E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FBB95A5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45F6DA2B" w14:textId="77777777" w:rsidTr="0009728F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CBE5BE9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D8B763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001E3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594083D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B0CC0F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545F8F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E2CCE2" w14:textId="77777777" w:rsidR="00A50C6C" w:rsidRDefault="00A50C6C" w:rsidP="00561A82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5DAF56F" w14:textId="77777777" w:rsidR="00A50C6C" w:rsidRDefault="00A50C6C" w:rsidP="00561A82">
            <w:pPr>
              <w:jc w:val="center"/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5C067C6A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DFC73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EAB1F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4B95B78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5C96A54B" w14:textId="77777777" w:rsidTr="00C0114B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A1C79B7" w14:textId="77777777" w:rsidR="00A50C6C" w:rsidRDefault="00A50C6C" w:rsidP="00C0114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763002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S2-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1C7DF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61A34C4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694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6672596" w14:textId="77777777" w:rsidR="00A50C6C" w:rsidRDefault="00A50C6C" w:rsidP="00C0114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19B1EC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CBA10C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0EE1BEF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9B259BF" w14:textId="77777777" w:rsidR="00A50C6C" w:rsidRDefault="00A50C6C" w:rsidP="00C0114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29B78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725FE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7D6F58C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555</w:t>
            </w:r>
          </w:p>
        </w:tc>
      </w:tr>
      <w:tr w:rsidR="00A50C6C" w:rsidRPr="00B54777" w14:paraId="3B9B36B8" w14:textId="77777777" w:rsidTr="005D0C47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1A50193F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0DE5480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-</w:t>
            </w: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3009DD1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5745278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5A8C6A2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7D172F2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-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193395C4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B055099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5F1F9F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6F0F404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yrite-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37221C4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2A33E56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</w:tr>
      <w:tr w:rsidR="00A50C6C" w:rsidRPr="00B54777" w14:paraId="211791C6" w14:textId="77777777" w:rsidTr="005D0C47">
        <w:tc>
          <w:tcPr>
            <w:tcW w:w="619" w:type="dxa"/>
            <w:vMerge/>
            <w:tcBorders>
              <w:left w:val="single" w:sz="4" w:space="0" w:color="auto"/>
              <w:right w:val="nil"/>
            </w:tcBorders>
          </w:tcPr>
          <w:p w14:paraId="4C8F03A4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258B796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nil"/>
              <w:right w:val="nil"/>
            </w:tcBorders>
          </w:tcPr>
          <w:p w14:paraId="72BD418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188B5F5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right w:val="nil"/>
            </w:tcBorders>
          </w:tcPr>
          <w:p w14:paraId="54B95C08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660C8B8D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S2-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A52889A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B4F3066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693</w:t>
            </w:r>
          </w:p>
        </w:tc>
        <w:tc>
          <w:tcPr>
            <w:tcW w:w="662" w:type="dxa"/>
            <w:vMerge/>
            <w:tcBorders>
              <w:left w:val="single" w:sz="4" w:space="0" w:color="auto"/>
              <w:right w:val="nil"/>
            </w:tcBorders>
          </w:tcPr>
          <w:p w14:paraId="4800723A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</w:tcPr>
          <w:p w14:paraId="542AE540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</w:tcPr>
          <w:p w14:paraId="0CA99B59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1B969AA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10819C98" w14:textId="77777777" w:rsidTr="005D0C47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0402BCD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DD2D44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1E62B8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BDFE98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13DCC737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D35317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arcasite-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274A9F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B668CDD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836ED57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3BE5D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EC5A25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84B0167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  <w:tr w:rsidR="00A50C6C" w:rsidRPr="00B54777" w14:paraId="2751DFE2" w14:textId="77777777" w:rsidTr="00C0114B">
        <w:tc>
          <w:tcPr>
            <w:tcW w:w="61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7613455" w14:textId="77777777" w:rsidR="00A50C6C" w:rsidRDefault="00A50C6C" w:rsidP="00C0114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tS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2174CC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8AA0BB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64511FC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375</w:t>
            </w:r>
          </w:p>
        </w:tc>
        <w:tc>
          <w:tcPr>
            <w:tcW w:w="658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2CFA12D" w14:textId="77777777" w:rsidR="00A50C6C" w:rsidRDefault="00A50C6C" w:rsidP="00C0114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tSe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6710C5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FB0BBE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7FE3803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374</w:t>
            </w:r>
          </w:p>
        </w:tc>
        <w:tc>
          <w:tcPr>
            <w:tcW w:w="662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EB7A993" w14:textId="77777777" w:rsidR="00A50C6C" w:rsidRDefault="00A50C6C" w:rsidP="00C0114B">
            <w:pPr>
              <w:jc w:val="center"/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tTe2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F1481D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6866F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D42D0D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5813</w:t>
            </w:r>
          </w:p>
        </w:tc>
      </w:tr>
      <w:tr w:rsidR="00A50C6C" w:rsidRPr="00B54777" w14:paraId="748BFCFA" w14:textId="77777777" w:rsidTr="001329BC">
        <w:tc>
          <w:tcPr>
            <w:tcW w:w="61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B06AD0C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294937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Spinel</w:t>
            </w:r>
          </w:p>
        </w:tc>
        <w:tc>
          <w:tcPr>
            <w:tcW w:w="5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EA866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B3549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C320CB3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E24D5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—</w:t>
            </w:r>
          </w:p>
        </w:tc>
        <w:tc>
          <w:tcPr>
            <w:tcW w:w="658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771DD58A" w14:textId="77777777" w:rsidR="00A50C6C" w:rsidRDefault="00A50C6C" w:rsidP="00561A82">
            <w:pPr>
              <w:jc w:val="center"/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95F6E8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2E1226" w14:textId="77777777" w:rsidR="00A50C6C" w:rsidRPr="00B3549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47B1CEA" w14:textId="77777777" w:rsidR="00A50C6C" w:rsidRPr="007E24D5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62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02110013" w14:textId="77777777" w:rsidR="00A50C6C" w:rsidRDefault="00A50C6C" w:rsidP="00561A82">
            <w:pPr>
              <w:jc w:val="center"/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3C7BD1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66F37E" w14:textId="77777777" w:rsidR="00A50C6C" w:rsidRPr="007505F0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0980F33" w14:textId="77777777" w:rsidR="00A50C6C" w:rsidRPr="00B54777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</w:tr>
    </w:tbl>
    <w:p w14:paraId="492BD1BC" w14:textId="77777777" w:rsidR="00A50C6C" w:rsidRDefault="00A50C6C"/>
    <w:p w14:paraId="3119FE87" w14:textId="77777777" w:rsidR="00A50C6C" w:rsidRDefault="00A50C6C"/>
    <w:p w14:paraId="4D4643BB" w14:textId="77777777" w:rsidR="00A50C6C" w:rsidRDefault="00A50C6C"/>
    <w:p w14:paraId="1BA129BD" w14:textId="77777777" w:rsidR="00A50C6C" w:rsidRDefault="00A50C6C"/>
    <w:p w14:paraId="10CAF21C" w14:textId="77777777" w:rsidR="00A50C6C" w:rsidRDefault="00A50C6C"/>
    <w:p w14:paraId="54B6C35C" w14:textId="77777777" w:rsidR="00A50C6C" w:rsidRDefault="00A50C6C"/>
    <w:p w14:paraId="02717A31" w14:textId="77777777" w:rsidR="00A50C6C" w:rsidRDefault="00A50C6C"/>
    <w:p w14:paraId="56694E24" w14:textId="77777777" w:rsidR="00A50C6C" w:rsidRDefault="00A50C6C"/>
    <w:p w14:paraId="20E79898" w14:textId="77777777" w:rsidR="00A50C6C" w:rsidRDefault="00A50C6C"/>
    <w:p w14:paraId="6FD5BDB5" w14:textId="77777777" w:rsidR="00A50C6C" w:rsidRDefault="00A50C6C"/>
    <w:p w14:paraId="75DBB552" w14:textId="77777777" w:rsidR="00A50C6C" w:rsidRDefault="00A50C6C"/>
    <w:p w14:paraId="08C812A3" w14:textId="77777777" w:rsidR="00A50C6C" w:rsidRDefault="00A50C6C"/>
    <w:p w14:paraId="7E7FB6D3" w14:textId="77777777" w:rsidR="00A50C6C" w:rsidRDefault="00A50C6C"/>
    <w:p w14:paraId="0495C507" w14:textId="77777777" w:rsidR="00A50C6C" w:rsidRDefault="00A50C6C"/>
    <w:p w14:paraId="00B44123" w14:textId="77777777" w:rsidR="00A50C6C" w:rsidRDefault="00A50C6C"/>
    <w:p w14:paraId="1E3399E8" w14:textId="77777777" w:rsidR="00A50C6C" w:rsidRDefault="00A50C6C"/>
    <w:p w14:paraId="3CA429FB" w14:textId="77777777" w:rsidR="00A50C6C" w:rsidRDefault="00A50C6C"/>
    <w:p w14:paraId="00EB5938" w14:textId="77777777" w:rsidR="00A50C6C" w:rsidRDefault="00A50C6C"/>
    <w:p w14:paraId="5FCA58AA" w14:textId="77777777" w:rsidR="00A50C6C" w:rsidRDefault="00A50C6C"/>
    <w:p w14:paraId="70B848C0" w14:textId="77777777" w:rsidR="00A50C6C" w:rsidRDefault="00A50C6C"/>
    <w:p w14:paraId="68CBCEA1" w14:textId="77777777" w:rsidR="00A50C6C" w:rsidRDefault="00A50C6C"/>
    <w:p w14:paraId="6DC2F171" w14:textId="77777777" w:rsidR="00A50C6C" w:rsidRDefault="00A50C6C"/>
    <w:p w14:paraId="6AB57F06" w14:textId="77777777" w:rsidR="00A50C6C" w:rsidRDefault="00A50C6C"/>
    <w:p w14:paraId="4FD6F680" w14:textId="77777777" w:rsidR="00A50C6C" w:rsidRDefault="00A50C6C"/>
    <w:p w14:paraId="04BB66DE" w14:textId="77777777" w:rsidR="00A50C6C" w:rsidRDefault="00A50C6C"/>
    <w:p w14:paraId="24660860" w14:textId="77777777" w:rsidR="00A50C6C" w:rsidRDefault="00A50C6C"/>
    <w:p w14:paraId="795C076A" w14:textId="77777777" w:rsidR="00A50C6C" w:rsidRDefault="00A50C6C"/>
    <w:p w14:paraId="3045C062" w14:textId="5DA6BFF5" w:rsidR="00A50C6C" w:rsidRDefault="00A50C6C"/>
    <w:p w14:paraId="7B5DD88F" w14:textId="14DC6DB7" w:rsidR="00A50C6C" w:rsidRPr="00921506" w:rsidRDefault="00A50C6C" w:rsidP="00A50C6C">
      <w:pPr>
        <w:rPr>
          <w:rFonts w:ascii="Times New Roman" w:hAnsi="Times New Roman" w:cs="Times New Roman"/>
          <w:b/>
          <w:bCs/>
          <w:szCs w:val="21"/>
        </w:rPr>
      </w:pPr>
      <w:r w:rsidRPr="00497ADB">
        <w:rPr>
          <w:rFonts w:ascii="Times New Roman" w:hAnsi="Times New Roman" w:cs="Times New Roman" w:hint="eastAsia"/>
          <w:b/>
          <w:bCs/>
          <w:szCs w:val="21"/>
        </w:rPr>
        <w:lastRenderedPageBreak/>
        <w:t>T</w:t>
      </w:r>
      <w:r w:rsidRPr="00497ADB">
        <w:rPr>
          <w:rFonts w:ascii="Times New Roman" w:hAnsi="Times New Roman" w:cs="Times New Roman"/>
          <w:b/>
          <w:bCs/>
          <w:szCs w:val="21"/>
        </w:rPr>
        <w:t>able S</w:t>
      </w:r>
      <w:r>
        <w:rPr>
          <w:rFonts w:ascii="Times New Roman" w:hAnsi="Times New Roman" w:cs="Times New Roman"/>
          <w:b/>
          <w:bCs/>
          <w:szCs w:val="21"/>
        </w:rPr>
        <w:t>2.</w:t>
      </w:r>
      <w:r w:rsidRPr="00921506">
        <w:rPr>
          <w:rFonts w:ascii="Times New Roman" w:hAnsi="Times New Roman" w:cs="Times New Roman" w:hint="eastAsia"/>
          <w:b/>
          <w:bCs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 xml:space="preserve">Reference table of relative energy of single-layer TMDs. </w:t>
      </w:r>
      <w:r>
        <w:rPr>
          <w:rFonts w:ascii="Times New Roman" w:hAnsi="Times New Roman" w:cs="Times New Roman"/>
          <w:szCs w:val="21"/>
        </w:rPr>
        <w:t xml:space="preserve">Detailed information of phases is listed in Table 2. All the </w:t>
      </w:r>
      <w:r w:rsidRPr="00B70060">
        <w:rPr>
          <w:rFonts w:ascii="Times New Roman" w:hAnsi="Times New Roman" w:cs="Times New Roman"/>
          <w:szCs w:val="21"/>
        </w:rPr>
        <w:t xml:space="preserve">ΔE </w:t>
      </w:r>
      <w:r>
        <w:rPr>
          <w:rFonts w:ascii="Times New Roman" w:hAnsi="Times New Roman" w:cs="Times New Roman"/>
          <w:szCs w:val="21"/>
        </w:rPr>
        <w:t>are present in meV</w:t>
      </w:r>
      <w:r w:rsidR="003D1E38">
        <w:rPr>
          <w:rFonts w:ascii="Times New Roman" w:hAnsi="Times New Roman" w:cs="Times New Roman"/>
          <w:szCs w:val="21"/>
        </w:rPr>
        <w:t xml:space="preserve"> </w:t>
      </w:r>
      <w:r w:rsidR="003D1E38" w:rsidRPr="00F614CA">
        <w:rPr>
          <w:rFonts w:ascii="Times New Roman" w:hAnsi="Times New Roman" w:cs="Times New Roman"/>
          <w:szCs w:val="21"/>
        </w:rPr>
        <w:t>(</w:t>
      </w:r>
      <w:r w:rsidR="003D1E38">
        <w:rPr>
          <w:rFonts w:ascii="Times New Roman" w:hAnsi="Times New Roman" w:cs="Times New Roman"/>
          <w:szCs w:val="21"/>
        </w:rPr>
        <w:t>energy</w:t>
      </w:r>
      <w:r w:rsidR="003D1E38" w:rsidRPr="00F614CA">
        <w:rPr>
          <w:rFonts w:ascii="Times New Roman" w:hAnsi="Times New Roman" w:cs="Times New Roman"/>
          <w:szCs w:val="21"/>
        </w:rPr>
        <w:t xml:space="preserve"> </w:t>
      </w:r>
      <w:r w:rsidR="003D1E38">
        <w:rPr>
          <w:rFonts w:ascii="Times New Roman" w:hAnsi="Times New Roman" w:cs="Times New Roman"/>
          <w:szCs w:val="21"/>
        </w:rPr>
        <w:t>d</w:t>
      </w:r>
      <w:r w:rsidR="003D1E38" w:rsidRPr="00F614CA">
        <w:rPr>
          <w:rFonts w:ascii="Times New Roman" w:hAnsi="Times New Roman" w:cs="Times New Roman"/>
          <w:szCs w:val="21"/>
        </w:rPr>
        <w:t>ata can also be obtained from Atomly)</w:t>
      </w:r>
      <w:r w:rsidR="003D1E38">
        <w:rPr>
          <w:rFonts w:ascii="Times New Roman" w:hAnsi="Times New Roman" w:cs="Times New Roman"/>
          <w:szCs w:val="21"/>
        </w:rPr>
        <w:t>.</w:t>
      </w:r>
    </w:p>
    <w:p w14:paraId="611EF304" w14:textId="77777777" w:rsidR="00A50C6C" w:rsidRPr="00A50C6C" w:rsidRDefault="00A50C6C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0"/>
        <w:gridCol w:w="963"/>
        <w:gridCol w:w="983"/>
        <w:gridCol w:w="817"/>
        <w:gridCol w:w="962"/>
        <w:gridCol w:w="983"/>
        <w:gridCol w:w="817"/>
        <w:gridCol w:w="962"/>
        <w:gridCol w:w="983"/>
      </w:tblGrid>
      <w:tr w:rsidR="00A50C6C" w14:paraId="14E858EC" w14:textId="77777777" w:rsidTr="000B0337">
        <w:trPr>
          <w:tblHeader/>
        </w:trPr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EF24BC3" w14:textId="77777777" w:rsidR="00A50C6C" w:rsidRPr="001C0147" w:rsidRDefault="00A50C6C" w:rsidP="001C014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1C0147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ormula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05161B7" w14:textId="77777777" w:rsidR="00A50C6C" w:rsidRPr="00E71F64" w:rsidRDefault="00A50C6C" w:rsidP="001C0147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D1E7648" w14:textId="77777777" w:rsidR="00A50C6C" w:rsidRPr="00E71F64" w:rsidRDefault="00A50C6C" w:rsidP="001C0147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lang w:val="el-GR"/>
              </w:rPr>
              <w:t>Δ</w:t>
            </w: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/atom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4AC88F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1C0147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ormula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A0F394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51558E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lang w:val="el-GR"/>
              </w:rPr>
              <w:t>Δ</w:t>
            </w: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/atom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F01209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1C0147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ormula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94C05F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48CB42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lang w:val="el-GR"/>
              </w:rPr>
              <w:t>Δ</w:t>
            </w:r>
            <w:r w:rsidRPr="00E71F64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/atom)</w:t>
            </w:r>
          </w:p>
        </w:tc>
      </w:tr>
      <w:tr w:rsidR="00A50C6C" w14:paraId="7A05B223" w14:textId="77777777" w:rsidTr="00CF0B5B"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A808E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6AAEC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C0FEB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2F858D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75304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B185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872CDE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uTe2</w:t>
            </w:r>
          </w:p>
        </w:tc>
        <w:tc>
          <w:tcPr>
            <w:tcW w:w="580" w:type="pct"/>
            <w:tcBorders>
              <w:top w:val="single" w:sz="4" w:space="0" w:color="auto"/>
            </w:tcBorders>
            <w:vAlign w:val="center"/>
          </w:tcPr>
          <w:p w14:paraId="4751E52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BD0883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422EDB2E" w14:textId="77777777" w:rsidTr="00CF0B5B"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78FEFF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e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F584F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FAADF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4BF13D2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e2</w:t>
            </w:r>
          </w:p>
        </w:tc>
        <w:tc>
          <w:tcPr>
            <w:tcW w:w="580" w:type="pct"/>
            <w:tcBorders>
              <w:top w:val="single" w:sz="4" w:space="0" w:color="auto"/>
            </w:tcBorders>
            <w:vAlign w:val="center"/>
          </w:tcPr>
          <w:p w14:paraId="00C3687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38A932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63B889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bottom w:val="single" w:sz="4" w:space="0" w:color="auto"/>
            </w:tcBorders>
            <w:vAlign w:val="center"/>
          </w:tcPr>
          <w:p w14:paraId="44F5181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09A9625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</w:tr>
      <w:tr w:rsidR="00A50C6C" w14:paraId="2C63E747" w14:textId="77777777" w:rsidTr="00CF0B5B"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A9B4E4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Te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17AA9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F8AC7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7FE096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bottom w:val="single" w:sz="4" w:space="0" w:color="auto"/>
            </w:tcBorders>
            <w:vAlign w:val="center"/>
          </w:tcPr>
          <w:p w14:paraId="47BAC38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62EAE99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910AC8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OsS2</w:t>
            </w:r>
          </w:p>
        </w:tc>
        <w:tc>
          <w:tcPr>
            <w:tcW w:w="580" w:type="pct"/>
            <w:tcBorders>
              <w:top w:val="single" w:sz="4" w:space="0" w:color="auto"/>
            </w:tcBorders>
            <w:vAlign w:val="center"/>
          </w:tcPr>
          <w:p w14:paraId="3FB8CE3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FCB7C1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29EDF917" w14:textId="77777777" w:rsidTr="00CF0B5B"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FAC6AB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875CE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03E30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8289C7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Te2</w:t>
            </w:r>
          </w:p>
        </w:tc>
        <w:tc>
          <w:tcPr>
            <w:tcW w:w="580" w:type="pct"/>
            <w:tcBorders>
              <w:top w:val="single" w:sz="4" w:space="0" w:color="auto"/>
            </w:tcBorders>
            <w:vAlign w:val="center"/>
          </w:tcPr>
          <w:p w14:paraId="1906774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81B1C5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31BE46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bottom w:val="single" w:sz="4" w:space="0" w:color="auto"/>
            </w:tcBorders>
            <w:vAlign w:val="center"/>
          </w:tcPr>
          <w:p w14:paraId="5015AA8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6A3C64A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</w:t>
            </w:r>
          </w:p>
        </w:tc>
      </w:tr>
      <w:tr w:rsidR="00A50C6C" w14:paraId="4695EE2D" w14:textId="77777777" w:rsidTr="00CF0B5B"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979B77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e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7FBDA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9B615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</w:tcBorders>
            <w:vAlign w:val="center"/>
          </w:tcPr>
          <w:p w14:paraId="2BF2573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vAlign w:val="center"/>
          </w:tcPr>
          <w:p w14:paraId="0B08C88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right w:val="single" w:sz="4" w:space="0" w:color="auto"/>
            </w:tcBorders>
            <w:vAlign w:val="center"/>
          </w:tcPr>
          <w:p w14:paraId="6B028E7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C1FF20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OsSe2</w:t>
            </w:r>
          </w:p>
        </w:tc>
        <w:tc>
          <w:tcPr>
            <w:tcW w:w="580" w:type="pct"/>
            <w:tcBorders>
              <w:top w:val="single" w:sz="4" w:space="0" w:color="auto"/>
            </w:tcBorders>
            <w:vAlign w:val="center"/>
          </w:tcPr>
          <w:p w14:paraId="5095A49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7D7A30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1F8D2031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0DF1BC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3861B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008FEC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22C2B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95B5D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6D23B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FEEE1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00589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54A00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</w:tr>
      <w:tr w:rsidR="00A50C6C" w14:paraId="78AF8F34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418A8E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13989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D2361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673058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A6C8D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744CB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AB06D3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Os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5B85B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B24AA8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7E086054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215AFB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02894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59FA9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FEF0C0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AD69F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C636F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386C1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97829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79218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</w:tr>
      <w:tr w:rsidR="00A50C6C" w14:paraId="68D3E6FC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264758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FD44A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3FDCF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20CB3D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5C343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84C1E8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B3B5D1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o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6ED22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980449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30B9ACF8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451501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E7AC74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73B630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52EFE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C9CA5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63E3D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27809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7D45D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ED6E9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</w:tr>
      <w:tr w:rsidR="00A50C6C" w14:paraId="732DA92C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E2D6C7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A6672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CEE6F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7EFE8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F82DE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04F59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04E8E9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o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C08CB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E4521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5938241C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9BFEA0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810D4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BE7C36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40E38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6544B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0969A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26473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o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85E66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E437A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1E74A02F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9CE3E9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43AFF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C3A99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84F066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AB4E4B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8B66D9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997D78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35534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5C8ABD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19660928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B31FF7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21801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83CF8A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1C253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CD77B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7595A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AFBAF3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CBE1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096848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3</w:t>
            </w:r>
          </w:p>
        </w:tc>
      </w:tr>
      <w:tr w:rsidR="00A50C6C" w14:paraId="49F2D3A5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A79F12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25A37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5FDB3F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0EE2ED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87268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7DEB72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253B6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645E9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E8CC87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</w:tr>
      <w:tr w:rsidR="00A50C6C" w14:paraId="27F84273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3AE420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8AFC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6EC7B4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943052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A5EC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3829A1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45E14C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4F3D5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2F18E9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5929A2D8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19F87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5DBA0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B6A5C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1030AE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C6159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36006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0B9D65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FC10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87D476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</w:tr>
      <w:tr w:rsidR="00A50C6C" w14:paraId="19666869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D59238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B554A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A7C62C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0E55DC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4B893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EDBC85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0A2794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130B9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B1145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</w:tr>
      <w:tr w:rsidR="00A50C6C" w14:paraId="3348B7DF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C0421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50E5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6F3846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6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2B661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F8782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26CE1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BDBC6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h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F15FA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F0931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52A2D4B6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C2B4E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A332B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6DEBD0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7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A058D4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08D1C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65817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C254DF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Ir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2D918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5344E0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5AA295AB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BC7265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173B8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053E5B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DA15DD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9B288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6E87E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607FF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1AC31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BAE2F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1</w:t>
            </w:r>
          </w:p>
        </w:tc>
      </w:tr>
      <w:tr w:rsidR="00A50C6C" w14:paraId="3CF906AE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A549CD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17DC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9142D4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1A477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34D3C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AAC9B6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AD2CE2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Ir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3AB0A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A983A1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03B1B8AD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8820CF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382BB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F19FA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18604D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7355C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AFD38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0526FA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3424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D63409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1</w:t>
            </w:r>
          </w:p>
        </w:tc>
      </w:tr>
      <w:tr w:rsidR="00A50C6C" w14:paraId="0A0570AF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40673D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96619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22A7B9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2D4A10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33755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289F7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07A2F1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6D21D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B79CC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6</w:t>
            </w:r>
          </w:p>
        </w:tc>
      </w:tr>
      <w:tr w:rsidR="00A50C6C" w14:paraId="2F4D40A0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DC0918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B215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D59C1E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77135A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2332A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A5A663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0F2A8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Ir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DEACB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94F37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2CAB16DA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1B5018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89C3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D5DD3B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38F858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03079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4689C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41FE53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i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AA487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Pd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DAB38B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04D71937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A986B5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5B6AD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21D5E7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BBED2B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Fe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A60F7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AB49F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141D33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4FAA5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466D2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</w:tr>
      <w:tr w:rsidR="00A50C6C" w14:paraId="127A7FA8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AEEF97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E63E8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7FA70A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DC090C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Fe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801C6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CDA48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2CDF0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i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74D44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FF8AB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2621640D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0800CD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943C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62AC75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22DE9E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Fe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72736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FC2B46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B908A4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i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16512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33892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5861C934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A081A4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E490D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95AF2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36C0D6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A294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F1DFD2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86A1A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F3881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PdS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0B9864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763758" w14:paraId="15EEE204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A70C78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A4492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096802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8C054F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7F23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B646FE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72548F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6DA62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58B8EB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763758" w14:paraId="35F0798C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617DA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D82F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A35689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493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DFB1BA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201C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BEC382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032A407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CB906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PdS2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6FED5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3</w:t>
            </w:r>
          </w:p>
        </w:tc>
      </w:tr>
      <w:tr w:rsidR="00A50C6C" w:rsidRPr="00763758" w14:paraId="1A62A5F1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73B504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F44D6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49E79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2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468C2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7ACCF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17018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3A3001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d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47874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1EE5C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763758" w14:paraId="3345E455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584D88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72B16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aTe2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F0D269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68D7A91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u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A3EA1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759216C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63D94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tS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92E5E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8AFE2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763758" w14:paraId="01285EFA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B555E8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75B9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H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C21C32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4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649002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9755C6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C2479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419B09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t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E59C08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9FD12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763758" w14:paraId="3398D57A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4D0561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29B53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88D999F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4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B4B5AE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uS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EA35C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81E6E4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93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27AA410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PtTe2</w:t>
            </w:r>
          </w:p>
        </w:tc>
        <w:tc>
          <w:tcPr>
            <w:tcW w:w="58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F4F21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</w:t>
            </w:r>
          </w:p>
        </w:tc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0F78AE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763758" w14:paraId="3D7D8516" w14:textId="77777777" w:rsidTr="00CF0B5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94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42721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1F368E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T’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7CBA2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0FDE36D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0A991A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L-ReS2</w:t>
            </w: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A03F6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  <w:r w:rsidRPr="00E71F64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</w:t>
            </w:r>
          </w:p>
        </w:tc>
        <w:tc>
          <w:tcPr>
            <w:tcW w:w="493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AC4A45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AA37B2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27809B" w14:textId="77777777" w:rsidR="00A50C6C" w:rsidRPr="00E71F64" w:rsidRDefault="00A50C6C" w:rsidP="001C0147">
            <w:pPr>
              <w:jc w:val="center"/>
              <w:rPr>
                <w:sz w:val="15"/>
                <w:szCs w:val="15"/>
              </w:rPr>
            </w:pPr>
          </w:p>
        </w:tc>
      </w:tr>
    </w:tbl>
    <w:p w14:paraId="71C5D795" w14:textId="5FC0354E" w:rsidR="00A50C6C" w:rsidRPr="00A50C6C" w:rsidRDefault="00A50C6C">
      <w:pPr>
        <w:rPr>
          <w:rFonts w:ascii="Times New Roman" w:hAnsi="Times New Roman" w:cs="Times New Roman"/>
          <w:b/>
          <w:bCs/>
          <w:szCs w:val="21"/>
        </w:rPr>
      </w:pPr>
      <w:r w:rsidRPr="00A50C6C">
        <w:rPr>
          <w:rFonts w:ascii="Times New Roman" w:hAnsi="Times New Roman" w:cs="Times New Roman"/>
          <w:b/>
          <w:bCs/>
          <w:szCs w:val="21"/>
        </w:rPr>
        <w:lastRenderedPageBreak/>
        <w:t>Table S</w:t>
      </w:r>
      <w:r w:rsidR="00FE7C26">
        <w:rPr>
          <w:rFonts w:ascii="Times New Roman" w:hAnsi="Times New Roman" w:cs="Times New Roman"/>
          <w:b/>
          <w:bCs/>
          <w:szCs w:val="21"/>
        </w:rPr>
        <w:t>3</w:t>
      </w:r>
      <w:r w:rsidRPr="00A50C6C">
        <w:rPr>
          <w:rFonts w:ascii="Times New Roman" w:hAnsi="Times New Roman" w:cs="Times New Roman"/>
          <w:b/>
          <w:bCs/>
          <w:szCs w:val="21"/>
        </w:rPr>
        <w:t xml:space="preserve">. The compound list of the </w:t>
      </w:r>
      <w:r>
        <w:rPr>
          <w:rFonts w:ascii="Times New Roman" w:hAnsi="Times New Roman" w:cs="Times New Roman"/>
          <w:b/>
          <w:bCs/>
          <w:szCs w:val="21"/>
        </w:rPr>
        <w:t xml:space="preserve">2D </w:t>
      </w:r>
      <w:r w:rsidRPr="00A50C6C">
        <w:rPr>
          <w:rFonts w:ascii="Times New Roman" w:hAnsi="Times New Roman" w:cs="Times New Roman"/>
          <w:b/>
          <w:bCs/>
          <w:szCs w:val="21"/>
        </w:rPr>
        <w:t xml:space="preserve">TMDs that have been experimentally discovered. </w:t>
      </w:r>
      <w:r w:rsidRPr="00A50C6C">
        <w:rPr>
          <w:rFonts w:ascii="Times New Roman" w:hAnsi="Times New Roman" w:cs="Times New Roman"/>
          <w:szCs w:val="21"/>
        </w:rPr>
        <w:t>The ΔE and the phonon stability</w:t>
      </w:r>
      <w:r>
        <w:rPr>
          <w:rFonts w:ascii="Times New Roman" w:hAnsi="Times New Roman" w:cs="Times New Roman"/>
          <w:szCs w:val="21"/>
        </w:rPr>
        <w:t xml:space="preserve"> (from C2DB</w:t>
      </w:r>
      <w:r w:rsidR="00503C7A">
        <w:rPr>
          <w:rFonts w:ascii="Times New Roman" w:hAnsi="Times New Roman" w:cs="Times New Roman"/>
          <w:szCs w:val="21"/>
        </w:rPr>
        <w:t xml:space="preserve"> [47,</w:t>
      </w:r>
      <w:r w:rsidR="00473005">
        <w:rPr>
          <w:rFonts w:ascii="Times New Roman" w:hAnsi="Times New Roman" w:cs="Times New Roman"/>
          <w:szCs w:val="21"/>
        </w:rPr>
        <w:t xml:space="preserve"> </w:t>
      </w:r>
      <w:r w:rsidR="00503C7A">
        <w:rPr>
          <w:rFonts w:ascii="Times New Roman" w:hAnsi="Times New Roman" w:cs="Times New Roman"/>
          <w:szCs w:val="21"/>
        </w:rPr>
        <w:t>48]</w:t>
      </w:r>
      <w:r>
        <w:rPr>
          <w:rFonts w:ascii="Times New Roman" w:hAnsi="Times New Roman" w:cs="Times New Roman"/>
          <w:szCs w:val="21"/>
        </w:rPr>
        <w:t>)</w:t>
      </w:r>
      <w:r w:rsidRPr="00A50C6C">
        <w:rPr>
          <w:rFonts w:ascii="Times New Roman" w:hAnsi="Times New Roman" w:cs="Times New Roman"/>
          <w:szCs w:val="21"/>
        </w:rPr>
        <w:t xml:space="preserve"> are provided for comparison.</w:t>
      </w:r>
    </w:p>
    <w:p w14:paraId="0444237E" w14:textId="45125637" w:rsidR="00A50C6C" w:rsidRDefault="00A50C6C"/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82"/>
        <w:gridCol w:w="1253"/>
        <w:gridCol w:w="1942"/>
        <w:gridCol w:w="1504"/>
        <w:gridCol w:w="2009"/>
      </w:tblGrid>
      <w:tr w:rsidR="00A50C6C" w14:paraId="1504863C" w14:textId="77777777" w:rsidTr="00A81E72">
        <w:tc>
          <w:tcPr>
            <w:tcW w:w="954" w:type="pct"/>
            <w:shd w:val="clear" w:color="auto" w:fill="auto"/>
            <w:vAlign w:val="center"/>
          </w:tcPr>
          <w:p w14:paraId="6F7BC2BA" w14:textId="77777777" w:rsidR="00A50C6C" w:rsidRPr="00241DBD" w:rsidRDefault="00A50C6C" w:rsidP="00A81E72">
            <w:pPr>
              <w:jc w:val="center"/>
              <w:rPr>
                <w:szCs w:val="21"/>
              </w:rPr>
            </w:pPr>
            <w:r w:rsidRPr="00241DB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Cs w:val="21"/>
              </w:rPr>
              <w:t>F</w:t>
            </w:r>
            <w:r w:rsidRPr="00241DB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  <w:t>ormula</w:t>
            </w:r>
          </w:p>
        </w:tc>
        <w:tc>
          <w:tcPr>
            <w:tcW w:w="756" w:type="pct"/>
            <w:shd w:val="clear" w:color="auto" w:fill="auto"/>
            <w:vAlign w:val="center"/>
          </w:tcPr>
          <w:p w14:paraId="79EA5400" w14:textId="77777777" w:rsidR="00A50C6C" w:rsidRPr="00241DBD" w:rsidRDefault="00A50C6C" w:rsidP="00A81E72">
            <w:pPr>
              <w:jc w:val="center"/>
              <w:rPr>
                <w:szCs w:val="21"/>
              </w:rPr>
            </w:pPr>
            <w:r w:rsidRPr="00241DB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Cs w:val="21"/>
              </w:rPr>
              <w:t>P</w:t>
            </w:r>
            <w:r w:rsidRPr="00241DB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  <w:t>hase</w:t>
            </w:r>
          </w:p>
        </w:tc>
        <w:tc>
          <w:tcPr>
            <w:tcW w:w="1171" w:type="pct"/>
            <w:shd w:val="clear" w:color="auto" w:fill="auto"/>
            <w:vAlign w:val="center"/>
          </w:tcPr>
          <w:p w14:paraId="2DA57CB6" w14:textId="3CD1C8B9" w:rsidR="00A50C6C" w:rsidRPr="00241DBD" w:rsidRDefault="00A50C6C" w:rsidP="00A81E72">
            <w:pPr>
              <w:jc w:val="center"/>
              <w:rPr>
                <w:szCs w:val="21"/>
              </w:rPr>
            </w:pPr>
            <w:r w:rsidRPr="00A50C6C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  <w:t>ΔE</w:t>
            </w:r>
            <w:r w:rsidRPr="00241DB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  <w:t xml:space="preserve"> (meV/atom)</w:t>
            </w:r>
          </w:p>
        </w:tc>
        <w:tc>
          <w:tcPr>
            <w:tcW w:w="907" w:type="pct"/>
            <w:shd w:val="clear" w:color="auto" w:fill="auto"/>
            <w:vAlign w:val="center"/>
          </w:tcPr>
          <w:p w14:paraId="40AE1D92" w14:textId="77777777" w:rsidR="00A50C6C" w:rsidRPr="00241DBD" w:rsidRDefault="00A50C6C" w:rsidP="00A81E72">
            <w:pPr>
              <w:jc w:val="center"/>
              <w:rPr>
                <w:szCs w:val="21"/>
              </w:rPr>
            </w:pPr>
            <w:r w:rsidRPr="00241DB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  <w:t>Phonon stability</w:t>
            </w:r>
          </w:p>
        </w:tc>
        <w:tc>
          <w:tcPr>
            <w:tcW w:w="1212" w:type="pct"/>
            <w:shd w:val="clear" w:color="auto" w:fill="auto"/>
            <w:vAlign w:val="center"/>
          </w:tcPr>
          <w:p w14:paraId="72B1408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</w:pPr>
            <w:r w:rsidRPr="00241DB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Cs w:val="21"/>
              </w:rPr>
              <w:t>S</w:t>
            </w:r>
            <w:r w:rsidRPr="00241DB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Cs w:val="21"/>
              </w:rPr>
              <w:t>ynthesized</w:t>
            </w:r>
          </w:p>
        </w:tc>
      </w:tr>
      <w:tr w:rsidR="00A50C6C" w14:paraId="74D8751E" w14:textId="77777777" w:rsidTr="00A81E72">
        <w:tc>
          <w:tcPr>
            <w:tcW w:w="954" w:type="pct"/>
            <w:shd w:val="clear" w:color="auto" w:fill="auto"/>
            <w:vAlign w:val="center"/>
          </w:tcPr>
          <w:p w14:paraId="699E5887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t>TiS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7AB71DBD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5DFCCEAC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469195CB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5A2C6982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Wan&lt;/Author&gt;&lt;Year&gt;2015&lt;/Year&gt;&lt;RecNum&gt;375&lt;/RecNum&gt;&lt;DisplayText&gt;[1]&lt;/DisplayText&gt;&lt;record&gt;&lt;rec-number&gt;375&lt;/rec-number&gt;&lt;foreign-keys&gt;&lt;key app="EN" db-id="e9srxfr0i25et9etz0kvz2a39xrev5fxvsv2" timestamp="1667471651"&gt;375&lt;/key&gt;&lt;/foreign-keys&gt;&lt;ref-type name="Journal Article"&gt;17&lt;/ref-type&gt;&lt;contributors&gt;&lt;authors&gt;&lt;author&gt;Wan, Chunlei&lt;/author&gt;&lt;author&gt;Gu, Xiaokun&lt;/author&gt;&lt;author&gt;Dang, Feng&lt;/author&gt;&lt;author&gt;Itoh, Tomohiro&lt;/author&gt;&lt;author&gt;Wang, Yifeng&lt;/author&gt;&lt;author&gt;Sasaki, Hitoshi&lt;/author&gt;&lt;author&gt;Kondo, Mami&lt;/author&gt;&lt;author&gt;Koga, Kenji&lt;/author&gt;&lt;author&gt;Yabuki, Kazuhisa&lt;/author&gt;&lt;author&gt;Snyder, G. Jeffrey&lt;/author&gt;&lt;author&gt;Yang, Ronggui&lt;/author&gt;&lt;author&gt;Koumoto, Kunihito&lt;/author&gt;&lt;/authors&gt;&lt;/contributors&gt;&lt;titles&gt;&lt;title&gt;Flexible n-type thermoelectric materials by organic intercalation of layered transition metal dichalcogenide TiS2&lt;/title&gt;&lt;secondary-title&gt;Nature Materials&lt;/secondary-title&gt;&lt;/titles&gt;&lt;periodical&gt;&lt;full-title&gt;Nature Materials&lt;/full-title&gt;&lt;/periodical&gt;&lt;pages&gt;622-627&lt;/pages&gt;&lt;volume&gt;14&lt;/volume&gt;&lt;number&gt;6&lt;/number&gt;&lt;dates&gt;&lt;year&gt;2015&lt;/year&gt;&lt;pub-dates&gt;&lt;date&gt;2015/06/01&lt;/date&gt;&lt;/pub-dates&gt;&lt;/dates&gt;&lt;isbn&gt;1476-4660&lt;/isbn&gt;&lt;urls&gt;&lt;related-urls&gt;&lt;url&gt;https://doi.org/10.1038/nmat4251&lt;/url&gt;&lt;/related-urls&gt;&lt;/urls&gt;&lt;electronic-resource-num&gt;10.1038/nmat4251&lt;/electronic-resource-num&gt;&lt;/record&gt;&lt;/Cite&gt;&lt;/EndNote&gt;</w:instrText>
            </w: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 w:rsidRPr="00403C6E"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]</w:t>
            </w: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3A039B6" w14:textId="77777777" w:rsidTr="00A81E72">
        <w:tc>
          <w:tcPr>
            <w:tcW w:w="954" w:type="pct"/>
            <w:shd w:val="clear" w:color="auto" w:fill="auto"/>
            <w:vAlign w:val="center"/>
          </w:tcPr>
          <w:p w14:paraId="2F11F862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t>TiS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5F72A470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4C1B388D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4B554739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219A32EC" w14:textId="77777777" w:rsidR="00A50C6C" w:rsidRPr="00403C6E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Kolekar&lt;/Author&gt;&lt;Year&gt;2018&lt;/Year&gt;&lt;RecNum&gt;376&lt;/RecNum&gt;&lt;DisplayText&gt;[2]&lt;/DisplayText&gt;&lt;record&gt;&lt;rec-number&gt;376&lt;/rec-number&gt;&lt;foreign-keys&gt;&lt;key app="EN" db-id="e9srxfr0i25et9etz0kvz2a39xrev5fxvsv2" timestamp="1667471767"&gt;376&lt;/key&gt;&lt;/foreign-keys&gt;&lt;ref-type name="Journal Article"&gt;17&lt;/ref-type&gt;&lt;contributors&gt;&lt;authors&gt;&lt;author&gt;Kolekar, Sadhu&lt;/author&gt;&lt;author&gt;Bonilla, Manuel&lt;/author&gt;&lt;author&gt;Ma, Yujing&lt;/author&gt;&lt;author&gt;Diaz, Horacio Coy&lt;/author&gt;&lt;author&gt;Batzill, Matthias&lt;/author&gt;&lt;/authors&gt;&lt;/contributors&gt;&lt;titles&gt;&lt;title&gt;Layer- and substrate-dependent charge density wave criticality in 1T–TiSe2&lt;/title&gt;&lt;secondary-title&gt;2D Materials&lt;/secondary-title&gt;&lt;/titles&gt;&lt;periodical&gt;&lt;full-title&gt;2D Materials&lt;/full-title&gt;&lt;/periodical&gt;&lt;pages&gt;015006&lt;/pages&gt;&lt;volume&gt;5&lt;/volume&gt;&lt;number&gt;1&lt;/number&gt;&lt;dates&gt;&lt;year&gt;2018&lt;/year&gt;&lt;pub-dates&gt;&lt;date&gt;2017/10/05&lt;/date&gt;&lt;/pub-dates&gt;&lt;/dates&gt;&lt;publisher&gt;IOP Publishing&lt;/publisher&gt;&lt;isbn&gt;2053-1583&lt;/isbn&gt;&lt;urls&gt;&lt;related-urls&gt;&lt;url&gt;https://dx.doi.org/10.1088/2053-1583/aa8e6f&lt;/url&gt;&lt;/related-urls&gt;&lt;/urls&gt;&lt;electronic-resource-num&gt;10.1088/2053-1583/aa8e6f&lt;/electronic-resource-num&gt;&lt;/record&gt;&lt;/Cite&gt;&lt;/EndNote&gt;</w:instrText>
            </w: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 w:rsidRPr="00403C6E"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]</w:t>
            </w:r>
            <w:r w:rsidRPr="00403C6E"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1403AD6F" w14:textId="77777777" w:rsidTr="00A81E72">
        <w:tc>
          <w:tcPr>
            <w:tcW w:w="954" w:type="pct"/>
            <w:vAlign w:val="center"/>
          </w:tcPr>
          <w:p w14:paraId="24D2DAE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TiTe2</w:t>
            </w:r>
          </w:p>
        </w:tc>
        <w:tc>
          <w:tcPr>
            <w:tcW w:w="756" w:type="pct"/>
            <w:vAlign w:val="center"/>
          </w:tcPr>
          <w:p w14:paraId="4823A27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1A1C4F9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4B268C6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0E533D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ao&lt;/Author&gt;&lt;Year&gt;2022&lt;/Year&gt;&lt;RecNum&gt;377&lt;/RecNum&gt;&lt;DisplayText&gt;[3]&lt;/DisplayText&gt;&lt;record&gt;&lt;rec-number&gt;377&lt;/rec-number&gt;&lt;foreign-keys&gt;&lt;key app="EN" db-id="e9srxfr0i25et9etz0kvz2a39xrev5fxvsv2" timestamp="1667471894"&gt;377&lt;/key&gt;&lt;/foreign-keys&gt;&lt;ref-type name="Journal Article"&gt;17&lt;/ref-type&gt;&lt;contributors&gt;&lt;authors&gt;&lt;author&gt;Zhao, Wei-Min&lt;/author&gt;&lt;author&gt;Zhu, Li&lt;/author&gt;&lt;author&gt;Nie, Zhengwei&lt;/author&gt;&lt;author&gt;Li, Qi-Yuan&lt;/author&gt;&lt;author&gt;Wang, Qi-Wei&lt;/author&gt;&lt;author&gt;Dou, Li-Guo&lt;/author&gt;&lt;author&gt;Hu, Ju-Gang&lt;/author&gt;&lt;author&gt;Xian, Lede&lt;/author&gt;&lt;author&gt;Meng, Sheng&lt;/author&gt;&lt;author&gt;Li, Shao-Chun&lt;/author&gt;&lt;/authors&gt;&lt;/contributors&gt;&lt;titles&gt;&lt;title&gt;Moiré enhanced charge density wave state in twisted 1T-TiTe2/1T-TiSe2 heterostructures&lt;/title&gt;&lt;secondary-title&gt;Nature Materials&lt;/secondary-title&gt;&lt;/titles&gt;&lt;periodical&gt;&lt;full-title&gt;Nature Materials&lt;/full-title&gt;&lt;/periodical&gt;&lt;pages&gt;284-289&lt;/pages&gt;&lt;volume&gt;21&lt;/volume&gt;&lt;number&gt;3&lt;/number&gt;&lt;dates&gt;&lt;year&gt;2022&lt;/year&gt;&lt;pub-dates&gt;&lt;date&gt;2022/03/01&lt;/date&gt;&lt;/pub-dates&gt;&lt;/dates&gt;&lt;isbn&gt;1476-4660&lt;/isbn&gt;&lt;urls&gt;&lt;related-urls&gt;&lt;url&gt;https://doi.org/10.1038/s41563-021-01167-0&lt;/url&gt;&lt;/related-urls&gt;&lt;/urls&gt;&lt;electronic-resource-num&gt;10.1038/s41563-021-01167-0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678A208" w14:textId="77777777" w:rsidTr="00A81E72">
        <w:tc>
          <w:tcPr>
            <w:tcW w:w="954" w:type="pct"/>
            <w:vAlign w:val="center"/>
          </w:tcPr>
          <w:p w14:paraId="6C21305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ZrS2</w:t>
            </w:r>
          </w:p>
        </w:tc>
        <w:tc>
          <w:tcPr>
            <w:tcW w:w="756" w:type="pct"/>
            <w:vAlign w:val="center"/>
          </w:tcPr>
          <w:p w14:paraId="50499D6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3329549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539FC1B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32D813B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ang&lt;/Author&gt;&lt;Year&gt;2015&lt;/Year&gt;&lt;RecNum&gt;378&lt;/RecNum&gt;&lt;DisplayText&gt;[4]&lt;/DisplayText&gt;&lt;record&gt;&lt;rec-number&gt;378&lt;/rec-number&gt;&lt;foreign-keys&gt;&lt;key app="EN" db-id="e9srxfr0i25et9etz0kvz2a39xrev5fxvsv2" timestamp="1667471980"&gt;378&lt;/key&gt;&lt;/foreign-keys&gt;&lt;ref-type name="Journal Article"&gt;17&lt;/ref-type&gt;&lt;contributors&gt;&lt;authors&gt;&lt;author&gt;Zhang, Mei&lt;/author&gt;&lt;author&gt;Zhu, Yiming&lt;/author&gt;&lt;author&gt;Wang, Xinsheng&lt;/author&gt;&lt;author&gt;Feng, Qingliang&lt;/author&gt;&lt;author&gt;Qiao, Shanlin&lt;/author&gt;&lt;author&gt;Wen, Wen&lt;/author&gt;&lt;author&gt;Chen, Yanfeng&lt;/author&gt;&lt;author&gt;Cui, Menghua&lt;/author&gt;&lt;author&gt;Zhang, Jin&lt;/author&gt;&lt;author&gt;Cai, Congzhong&lt;/author&gt;&lt;author&gt;Xie, Liming&lt;/author&gt;&lt;/authors&gt;&lt;/contributors&gt;&lt;titles&gt;&lt;title&gt;Controlled Synthesis of ZrS2 Monolayer and Few Layers on Hexagonal Boron Nitride&lt;/title&gt;&lt;secondary-title&gt;Journal of the American Chemical Society&lt;/secondary-title&gt;&lt;/titles&gt;&lt;periodical&gt;&lt;full-title&gt;Journal of the American Chemical Society&lt;/full-title&gt;&lt;/periodical&gt;&lt;pages&gt;7051-7054&lt;/pages&gt;&lt;volume&gt;137&lt;/volume&gt;&lt;number&gt;22&lt;/number&gt;&lt;dates&gt;&lt;year&gt;2015&lt;/year&gt;&lt;pub-dates&gt;&lt;date&gt;2015/06/10&lt;/date&gt;&lt;/pub-dates&gt;&lt;/dates&gt;&lt;publisher&gt;American Chemical Society&lt;/publisher&gt;&lt;isbn&gt;0002-7863&lt;/isbn&gt;&lt;urls&gt;&lt;related-urls&gt;&lt;url&gt;https://doi.org/10.1021/jacs.5b03807&lt;/url&gt;&lt;/related-urls&gt;&lt;/urls&gt;&lt;electronic-resource-num&gt;10.1021/jacs.5b03807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4FE6207" w14:textId="77777777" w:rsidTr="00A81E72">
        <w:tc>
          <w:tcPr>
            <w:tcW w:w="954" w:type="pct"/>
            <w:vAlign w:val="center"/>
          </w:tcPr>
          <w:p w14:paraId="7CECC4E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ZrSe2</w:t>
            </w:r>
          </w:p>
        </w:tc>
        <w:tc>
          <w:tcPr>
            <w:tcW w:w="756" w:type="pct"/>
            <w:vAlign w:val="center"/>
          </w:tcPr>
          <w:p w14:paraId="2249B98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015EC56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2BC8196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36841AA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Mañas-Valero&lt;/Author&gt;&lt;Year&gt;2016&lt;/Year&gt;&lt;RecNum&gt;379&lt;/RecNum&gt;&lt;DisplayText&gt;[5]&lt;/DisplayText&gt;&lt;record&gt;&lt;rec-number&gt;379&lt;/rec-number&gt;&lt;foreign-keys&gt;&lt;key app="EN" db-id="e9srxfr0i25et9etz0kvz2a39xrev5fxvsv2" timestamp="1667472043"&gt;379&lt;/key&gt;&lt;/foreign-keys&gt;&lt;ref-type name="Journal Article"&gt;17&lt;/ref-type&gt;&lt;contributors&gt;&lt;authors&gt;&lt;author&gt;Mañas-Valero, Samuel&lt;/author&gt;&lt;author&gt;García-López, Víctor&lt;/author&gt;&lt;author&gt;Cantarero, Andrés&lt;/author&gt;&lt;author&gt;Galbiati, Marta&lt;/author&gt;&lt;/authors&gt;&lt;/contributors&gt;&lt;titles&gt;&lt;title&gt;Raman Spectra of ZrS2 and ZrSe2 from Bulk to Atomically Thin Layers&lt;/title&gt;&lt;secondary-title&gt;Applied Sciences&lt;/secondary-title&gt;&lt;/titles&gt;&lt;periodical&gt;&lt;full-title&gt;Applied Sciences&lt;/full-title&gt;&lt;/periodical&gt;&lt;pages&gt;264&lt;/pages&gt;&lt;volume&gt;6&lt;/volume&gt;&lt;number&gt;9&lt;/number&gt;&lt;dates&gt;&lt;year&gt;2016&lt;/year&gt;&lt;/dates&gt;&lt;isbn&gt;2076-3417&lt;/isbn&gt;&lt;accession-num&gt;doi:10.3390/app6090264&lt;/accession-num&gt;&lt;urls&gt;&lt;related-urls&gt;&lt;url&gt;https://www.mdpi.com/2076-3417/6/9/264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5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87B85C2" w14:textId="77777777" w:rsidTr="00A81E72">
        <w:tc>
          <w:tcPr>
            <w:tcW w:w="954" w:type="pct"/>
            <w:vAlign w:val="center"/>
          </w:tcPr>
          <w:p w14:paraId="2E0365E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ZrTe2</w:t>
            </w:r>
          </w:p>
        </w:tc>
        <w:tc>
          <w:tcPr>
            <w:tcW w:w="756" w:type="pct"/>
            <w:vAlign w:val="center"/>
          </w:tcPr>
          <w:p w14:paraId="536A4EE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3062B06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5516B5F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34E937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Yang&lt;/Author&gt;&lt;Year&gt;2022&lt;/Year&gt;&lt;RecNum&gt;380&lt;/RecNum&gt;&lt;DisplayText&gt;[6]&lt;/DisplayText&gt;&lt;record&gt;&lt;rec-number&gt;380&lt;/rec-number&gt;&lt;foreign-keys&gt;&lt;key app="EN" db-id="e9srxfr0i25et9etz0kvz2a39xrev5fxvsv2" timestamp="1667472257"&gt;380&lt;/key&gt;&lt;/foreign-keys&gt;&lt;ref-type name="Journal Article"&gt;17&lt;/ref-type&gt;&lt;contributors&gt;&lt;authors&gt;&lt;author&gt;Li-Ning Yang&lt;/author&gt;&lt;author&gt;Yong-Jie Xu&lt;/author&gt;&lt;author&gt;Qi-Yuan Li&lt;/author&gt;&lt;author&gt;Yu-Xin Meng&lt;/author&gt;&lt;author&gt;Yi-Fan Zhao&lt;/author&gt;&lt;author&gt;Shao-Chun Li&lt;/author&gt;&lt;/authors&gt;&lt;/contributors&gt;&lt;titles&gt;&lt;title&gt;Coexistence of the charge density wave state and linearly dispersed energy band in 1T-ZrTe2 monolayer&lt;/title&gt;&lt;secondary-title&gt;Applied Physics Letters&lt;/secondary-title&gt;&lt;/titles&gt;&lt;periodical&gt;&lt;full-title&gt;Applied Physics Letters&lt;/full-title&gt;&lt;/periodical&gt;&lt;pages&gt;073105&lt;/pages&gt;&lt;volume&gt;120&lt;/volume&gt;&lt;number&gt;7&lt;/number&gt;&lt;dates&gt;&lt;year&gt;2022&lt;/year&gt;&lt;/dates&gt;&lt;urls&gt;&lt;related-urls&gt;&lt;url&gt;https://aip.scitation.org/doi/abs/10.1063/5.0082217&lt;/url&gt;&lt;/related-urls&gt;&lt;/urls&gt;&lt;electronic-resource-num&gt;10.1063/5.0082217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6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731C2684" w14:textId="77777777" w:rsidTr="00A81E72">
        <w:tc>
          <w:tcPr>
            <w:tcW w:w="954" w:type="pct"/>
            <w:vAlign w:val="center"/>
          </w:tcPr>
          <w:p w14:paraId="15C73B4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HfS2</w:t>
            </w:r>
          </w:p>
        </w:tc>
        <w:tc>
          <w:tcPr>
            <w:tcW w:w="756" w:type="pct"/>
            <w:vAlign w:val="center"/>
          </w:tcPr>
          <w:p w14:paraId="173A819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3A8A536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67AF40B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49523DD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Xu&lt;/Author&gt;&lt;Year&gt;2015&lt;/Year&gt;&lt;RecNum&gt;381&lt;/RecNum&gt;&lt;DisplayText&gt;[7]&lt;/DisplayText&gt;&lt;record&gt;&lt;rec-number&gt;381&lt;/rec-number&gt;&lt;foreign-keys&gt;&lt;key app="EN" db-id="e9srxfr0i25et9etz0kvz2a39xrev5fxvsv2" timestamp="1667472347"&gt;381&lt;/key&gt;&lt;/foreign-keys&gt;&lt;ref-type name="Journal Article"&gt;17&lt;/ref-type&gt;&lt;contributors&gt;&lt;authors&gt;&lt;author&gt;Xu, Kai&lt;/author&gt;&lt;author&gt;Wang, Zhenxing&lt;/author&gt;&lt;author&gt;Wang, Feng&lt;/author&gt;&lt;author&gt;Huang, Yun&lt;/author&gt;&lt;author&gt;Wang, Fengmei&lt;/author&gt;&lt;author&gt;Yin, Lei&lt;/author&gt;&lt;author&gt;Jiang, Chao&lt;/author&gt;&lt;author&gt;He, Jun&lt;/author&gt;&lt;/authors&gt;&lt;/contributors&gt;&lt;titles&gt;&lt;title&gt;Ultrasensitive Phototransistors Based on Few-Layered HfS2&lt;/title&gt;&lt;secondary-title&gt;Advanced Materials&lt;/secondary-title&gt;&lt;/titles&gt;&lt;periodical&gt;&lt;full-title&gt;Advanced Materials&lt;/full-title&gt;&lt;/periodical&gt;&lt;pages&gt;7881-7887&lt;/pages&gt;&lt;volume&gt;27&lt;/volume&gt;&lt;number&gt;47&lt;/number&gt;&lt;dates&gt;&lt;year&gt;2015&lt;/year&gt;&lt;/dates&gt;&lt;isbn&gt;0935-9648&lt;/isbn&gt;&lt;urls&gt;&lt;related-urls&gt;&lt;url&gt;https://onlinelibrary.wiley.com/doi/abs/10.1002/adma.201503864&lt;/url&gt;&lt;/related-urls&gt;&lt;/urls&gt;&lt;electronic-resource-num&gt;https://doi.org/10.1002/adma.20150386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7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533FE3B" w14:textId="77777777" w:rsidTr="00A81E72">
        <w:tc>
          <w:tcPr>
            <w:tcW w:w="954" w:type="pct"/>
            <w:vAlign w:val="center"/>
          </w:tcPr>
          <w:p w14:paraId="19FE90F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HfSe2</w:t>
            </w:r>
          </w:p>
        </w:tc>
        <w:tc>
          <w:tcPr>
            <w:tcW w:w="756" w:type="pct"/>
            <w:vAlign w:val="center"/>
          </w:tcPr>
          <w:p w14:paraId="560CF74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4A772F9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5968A02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1DD5914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Aretouli&lt;/Author&gt;&lt;Year&gt;2015&lt;/Year&gt;&lt;RecNum&gt;382&lt;/RecNum&gt;&lt;DisplayText&gt;[8]&lt;/DisplayText&gt;&lt;record&gt;&lt;rec-number&gt;382&lt;/rec-number&gt;&lt;foreign-keys&gt;&lt;key app="EN" db-id="e9srxfr0i25et9etz0kvz2a39xrev5fxvsv2" timestamp="1667472415"&gt;382&lt;/key&gt;&lt;/foreign-keys&gt;&lt;ref-type name="Journal Article"&gt;17&lt;/ref-type&gt;&lt;contributors&gt;&lt;authors&gt;&lt;author&gt;K. E. Aretouli&lt;/author&gt;&lt;author&gt;P. Tsipas&lt;/author&gt;&lt;author&gt;D. Tsoutsou&lt;/author&gt;&lt;author&gt;J. Marquez-Velasco&lt;/author&gt;&lt;author&gt;E. Xenogiannopoulou&lt;/author&gt;&lt;author&gt;S. A. Giamini&lt;/author&gt;&lt;author&gt;E. Vassalou&lt;/author&gt;&lt;author&gt;N. Kelaidis&lt;/author&gt;&lt;author&gt;A. Dimoulas&lt;/author&gt;&lt;/authors&gt;&lt;/contributors&gt;&lt;titles&gt;&lt;title&gt;Two-dimensional semiconductor HfSe2 and MoSe2/HfSe2 van der Waals heterostructures by molecular beam epitaxy&lt;/title&gt;&lt;secondary-title&gt;Applied Physics Letters&lt;/secondary-title&gt;&lt;/titles&gt;&lt;periodical&gt;&lt;full-title&gt;Applied Physics Letters&lt;/full-title&gt;&lt;/periodical&gt;&lt;pages&gt;143105&lt;/pages&gt;&lt;volume&gt;106&lt;/volume&gt;&lt;number&gt;14&lt;/number&gt;&lt;keywords&gt;&lt;keyword&gt;ab initio calculations,adsorbed layers,hafnium compounds,molecular beam epitaxial growth,molybdenum compounds,photoelectron spectra,semiconductor epitaxial layers,semiconductor growth,semiconductor materials,valence bands,work function&lt;/keyword&gt;&lt;/keywords&gt;&lt;dates&gt;&lt;year&gt;2015&lt;/year&gt;&lt;/dates&gt;&lt;urls&gt;&lt;related-urls&gt;&lt;url&gt;https://aip.scitation.org/doi/abs/10.1063/1.4917422&lt;/url&gt;&lt;/related-urls&gt;&lt;/urls&gt;&lt;electronic-resource-num&gt;10.1063/1.4917422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8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B878640" w14:textId="77777777" w:rsidTr="00A81E72">
        <w:tc>
          <w:tcPr>
            <w:tcW w:w="954" w:type="pct"/>
            <w:vAlign w:val="center"/>
          </w:tcPr>
          <w:p w14:paraId="56ACED4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HfTe2</w:t>
            </w:r>
          </w:p>
        </w:tc>
        <w:tc>
          <w:tcPr>
            <w:tcW w:w="756" w:type="pct"/>
            <w:vAlign w:val="center"/>
          </w:tcPr>
          <w:p w14:paraId="4318BB4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26D65D6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08C9150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53774C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Nakata&lt;/Author&gt;&lt;Year&gt;2019&lt;/Year&gt;&lt;RecNum&gt;383&lt;/RecNum&gt;&lt;DisplayText&gt;[9]&lt;/DisplayText&gt;&lt;record&gt;&lt;rec-number&gt;383&lt;/rec-number&gt;&lt;foreign-keys&gt;&lt;key app="EN" db-id="e9srxfr0i25et9etz0kvz2a39xrev5fxvsv2" timestamp="1667472544"&gt;383&lt;/key&gt;&lt;/foreign-keys&gt;&lt;ref-type name="Journal Article"&gt;17&lt;/ref-type&gt;&lt;contributors&gt;&lt;authors&gt;&lt;author&gt;Nakata, Y.&lt;/author&gt;&lt;author&gt;Sugawara, K.&lt;/author&gt;&lt;author&gt;Chainani, A.&lt;/author&gt;&lt;author&gt;Yamauchi, K.&lt;/author&gt;&lt;author&gt;Nakayama, K.&lt;/author&gt;&lt;author&gt;Souma, S.&lt;/author&gt;&lt;author&gt;Chuang, P. Y.&lt;/author&gt;&lt;author&gt;Cheng, C. M.&lt;/author&gt;&lt;author&gt;Oguchi, T.&lt;/author&gt;&lt;author&gt;Ueno, K.&lt;/author&gt;&lt;author&gt;Takahashi, T.&lt;/author&gt;&lt;author&gt;Sato, T.&lt;/author&gt;&lt;/authors&gt;&lt;/contributors&gt;&lt;titles&gt;&lt;title&gt;Dimensionality reduction and band quantization induced by potassium intercalation in 1T-HfTe2&lt;/title&gt;&lt;secondary-title&gt;Physical Review Materials&lt;/secondary-title&gt;&lt;/titles&gt;&lt;periodical&gt;&lt;full-title&gt;Physical Review Materials&lt;/full-title&gt;&lt;/periodical&gt;&lt;pages&gt;071001&lt;/pages&gt;&lt;volume&gt;3&lt;/volume&gt;&lt;number&gt;7&lt;/number&gt;&lt;dates&gt;&lt;year&gt;2019&lt;/year&gt;&lt;pub-dates&gt;&lt;date&gt;07/10/&lt;/date&gt;&lt;/pub-dates&gt;&lt;/dates&gt;&lt;publisher&gt;American Physical Society&lt;/publisher&gt;&lt;urls&gt;&lt;related-urls&gt;&lt;url&gt;https://link.aps.org/doi/10.1103/PhysRevMaterials.3.071001&lt;/url&gt;&lt;/related-urls&gt;&lt;/urls&gt;&lt;electronic-resource-num&gt;10.1103/PhysRevMaterials.3.071001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9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43C337A" w14:textId="77777777" w:rsidTr="00A81E72">
        <w:tc>
          <w:tcPr>
            <w:tcW w:w="954" w:type="pct"/>
            <w:vAlign w:val="center"/>
          </w:tcPr>
          <w:p w14:paraId="7936398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VS2</w:t>
            </w:r>
          </w:p>
        </w:tc>
        <w:tc>
          <w:tcPr>
            <w:tcW w:w="756" w:type="pct"/>
            <w:vAlign w:val="center"/>
          </w:tcPr>
          <w:p w14:paraId="304A396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2A87F46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1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4</w:t>
            </w:r>
          </w:p>
        </w:tc>
        <w:tc>
          <w:tcPr>
            <w:tcW w:w="907" w:type="pct"/>
            <w:vAlign w:val="center"/>
          </w:tcPr>
          <w:p w14:paraId="3CB8467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047554A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Ji&lt;/Author&gt;&lt;Year&gt;2017&lt;/Year&gt;&lt;RecNum&gt;384&lt;/RecNum&gt;&lt;DisplayText&gt;[10]&lt;/DisplayText&gt;&lt;record&gt;&lt;rec-number&gt;384&lt;/rec-number&gt;&lt;foreign-keys&gt;&lt;key app="EN" db-id="e9srxfr0i25et9etz0kvz2a39xrev5fxvsv2" timestamp="1667472905"&gt;384&lt;/key&gt;&lt;/foreign-keys&gt;&lt;ref-type name="Journal Article"&gt;17&lt;/ref-type&gt;&lt;contributors&gt;&lt;authors&gt;&lt;author&gt;Ji, Qingqing&lt;/author&gt;&lt;author&gt;Li, Cong&lt;/author&gt;&lt;author&gt;Wang, Jingli&lt;/author&gt;&lt;author&gt;Niu, Jingjing&lt;/author&gt;&lt;author&gt;Gong, Yue&lt;/author&gt;&lt;author&gt;Zhang, Zhepeng&lt;/author&gt;&lt;author&gt;Fang, Qiyi&lt;/author&gt;&lt;author&gt;Zhang, Yu&lt;/author&gt;&lt;author&gt;Shi, Jianping&lt;/author&gt;&lt;author&gt;Liao, Lei&lt;/author&gt;&lt;author&gt;Wu, Xiaosong&lt;/author&gt;&lt;author&gt;Gu, Lin&lt;/author&gt;&lt;author&gt;Liu, Zhongfan&lt;/author&gt;&lt;author&gt;Zhang, Yanfeng&lt;/author&gt;&lt;/authors&gt;&lt;/contributors&gt;&lt;titles&gt;&lt;title&gt;Metallic Vanadium Disulfide Nanosheets as a Platform Material for Multifunctional Electrode Applications&lt;/title&gt;&lt;secondary-title&gt;Nano Letters&lt;/secondary-title&gt;&lt;/titles&gt;&lt;periodical&gt;&lt;full-title&gt;Nano Letters&lt;/full-title&gt;&lt;/periodical&gt;&lt;pages&gt;4908-4916&lt;/pages&gt;&lt;volume&gt;17&lt;/volume&gt;&lt;number&gt;8&lt;/number&gt;&lt;dates&gt;&lt;year&gt;2017&lt;/year&gt;&lt;pub-dates&gt;&lt;date&gt;2017/08/09&lt;/date&gt;&lt;/pub-dates&gt;&lt;/dates&gt;&lt;publisher&gt;American Chemical Society&lt;/publisher&gt;&lt;isbn&gt;1530-6984&lt;/isbn&gt;&lt;urls&gt;&lt;related-urls&gt;&lt;url&gt;https://doi.org/10.1021/acs.nanolett.7b01914&lt;/url&gt;&lt;/related-urls&gt;&lt;/urls&gt;&lt;electronic-resource-num&gt;10.1021/acs.nanolett.7b0191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0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37F1C51" w14:textId="77777777" w:rsidTr="00A81E72">
        <w:tc>
          <w:tcPr>
            <w:tcW w:w="954" w:type="pct"/>
            <w:vAlign w:val="center"/>
          </w:tcPr>
          <w:p w14:paraId="348F8F6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VSe2</w:t>
            </w:r>
          </w:p>
        </w:tc>
        <w:tc>
          <w:tcPr>
            <w:tcW w:w="756" w:type="pct"/>
            <w:vAlign w:val="center"/>
          </w:tcPr>
          <w:p w14:paraId="027C880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7E7C58A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1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5</w:t>
            </w:r>
          </w:p>
        </w:tc>
        <w:tc>
          <w:tcPr>
            <w:tcW w:w="907" w:type="pct"/>
            <w:vAlign w:val="center"/>
          </w:tcPr>
          <w:p w14:paraId="0362CBA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002B985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Bonilla&lt;/Author&gt;&lt;Year&gt;2018&lt;/Year&gt;&lt;RecNum&gt;385&lt;/RecNum&gt;&lt;DisplayText&gt;[11]&lt;/DisplayText&gt;&lt;record&gt;&lt;rec-number&gt;385&lt;/rec-number&gt;&lt;foreign-keys&gt;&lt;key app="EN" db-id="e9srxfr0i25et9etz0kvz2a39xrev5fxvsv2" timestamp="1667473077"&gt;385&lt;/key&gt;&lt;/foreign-keys&gt;&lt;ref-type name="Journal Article"&gt;17&lt;/ref-type&gt;&lt;contributors&gt;&lt;authors&gt;&lt;author&gt;Bonilla, Manuel&lt;/author&gt;&lt;author&gt;Kolekar, Sadhu&lt;/author&gt;&lt;author&gt;Ma, Yujing&lt;/author&gt;&lt;author&gt;Diaz, Horacio Coy&lt;/author&gt;&lt;author&gt;Kalappattil, Vijaysankar&lt;/author&gt;&lt;author&gt;Das, Raja&lt;/author&gt;&lt;author&gt;Eggers, Tatiana&lt;/author&gt;&lt;author&gt;Gutierrez, Humberto R.&lt;/author&gt;&lt;author&gt;Phan, Manh-Huong&lt;/author&gt;&lt;author&gt;Batzill, Matthias&lt;/author&gt;&lt;/authors&gt;&lt;/contributors&gt;&lt;titles&gt;&lt;title&gt;Strong room-temperature ferromagnetism in VSe2 monolayers on van der Waals substrates&lt;/title&gt;&lt;secondary-title&gt;Nature Nanotechnology&lt;/secondary-title&gt;&lt;/titles&gt;&lt;periodical&gt;&lt;full-title&gt;Nature Nanotechnology&lt;/full-title&gt;&lt;/periodical&gt;&lt;pages&gt;289-293&lt;/pages&gt;&lt;volume&gt;13&lt;/volume&gt;&lt;number&gt;4&lt;/number&gt;&lt;dates&gt;&lt;year&gt;2018&lt;/year&gt;&lt;pub-dates&gt;&lt;date&gt;2018/04/01&lt;/date&gt;&lt;/pub-dates&gt;&lt;/dates&gt;&lt;isbn&gt;1748-3395&lt;/isbn&gt;&lt;urls&gt;&lt;related-urls&gt;&lt;url&gt;https://doi.org/10.1038/s41565-018-0063-9&lt;/url&gt;&lt;/related-urls&gt;&lt;/urls&gt;&lt;electronic-resource-num&gt;10.1038/s41565-018-0063-9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1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97E0F4D" w14:textId="77777777" w:rsidTr="00A81E72">
        <w:tc>
          <w:tcPr>
            <w:tcW w:w="954" w:type="pct"/>
            <w:vMerge w:val="restart"/>
            <w:vAlign w:val="center"/>
          </w:tcPr>
          <w:p w14:paraId="5E6E0E7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VT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3F2CE40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3835F99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6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09B46C5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69AD540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Nikonov&lt;/Author&gt;&lt;Year&gt;2017&lt;/Year&gt;&lt;RecNum&gt;386&lt;/RecNum&gt;&lt;DisplayText&gt;[12]&lt;/DisplayText&gt;&lt;record&gt;&lt;rec-number&gt;386&lt;/rec-number&gt;&lt;foreign-keys&gt;&lt;key app="EN" db-id="e9srxfr0i25et9etz0kvz2a39xrev5fxvsv2" timestamp="1667473520"&gt;386&lt;/key&gt;&lt;/foreign-keys&gt;&lt;ref-type name="Journal Article"&gt;17&lt;/ref-type&gt;&lt;contributors&gt;&lt;authors&gt;&lt;author&gt;Nikonov, K. S.&lt;/author&gt;&lt;author&gt;Brekhovskikh, M. N.&lt;/author&gt;&lt;author&gt;Egorysheva, A. V.&lt;/author&gt;&lt;author&gt;Menshchikova, T. K.&lt;/author&gt;&lt;author&gt;Fedorov, V. A.&lt;/author&gt;&lt;/authors&gt;&lt;/contributors&gt;&lt;titles&gt;&lt;title&gt;Chemical vapor transport growth of vanadium(IV) selenide and vanadium(IV) telluride single crystals&lt;/title&gt;&lt;secondary-title&gt;Inorganic Materials&lt;/secondary-title&gt;&lt;/titles&gt;&lt;periodical&gt;&lt;full-title&gt;Inorganic Materials&lt;/full-title&gt;&lt;/periodical&gt;&lt;pages&gt;1126-1130&lt;/pages&gt;&lt;volume&gt;53&lt;/volume&gt;&lt;number&gt;11&lt;/number&gt;&lt;dates&gt;&lt;year&gt;2017&lt;/year&gt;&lt;pub-dates&gt;&lt;date&gt;2017/11/01&lt;/date&gt;&lt;/pub-dates&gt;&lt;/dates&gt;&lt;isbn&gt;1608-3172&lt;/isbn&gt;&lt;urls&gt;&lt;related-urls&gt;&lt;url&gt;https://doi.org/10.1134/S0020168517110061&lt;/url&gt;&lt;/related-urls&gt;&lt;/urls&gt;&lt;electronic-resource-num&gt;10.1134/S0020168517110061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2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01A89AB" w14:textId="77777777" w:rsidTr="00A81E72">
        <w:tc>
          <w:tcPr>
            <w:tcW w:w="954" w:type="pct"/>
            <w:vMerge/>
            <w:vAlign w:val="center"/>
          </w:tcPr>
          <w:p w14:paraId="341DC6A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7559D72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12A06DC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6</w:t>
            </w:r>
          </w:p>
        </w:tc>
        <w:tc>
          <w:tcPr>
            <w:tcW w:w="907" w:type="pct"/>
            <w:vAlign w:val="center"/>
          </w:tcPr>
          <w:p w14:paraId="2FA141F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86B86A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u&lt;/Author&gt;&lt;Year&gt;2022&lt;/Year&gt;&lt;RecNum&gt;387&lt;/RecNum&gt;&lt;DisplayText&gt;[13]&lt;/DisplayText&gt;&lt;record&gt;&lt;rec-number&gt;387&lt;/rec-number&gt;&lt;foreign-keys&gt;&lt;key app="EN" db-id="e9srxfr0i25et9etz0kvz2a39xrev5fxvsv2" timestamp="1667473720"&gt;387&lt;/key&gt;&lt;/foreign-keys&gt;&lt;ref-type name="Journal Article"&gt;17&lt;/ref-type&gt;&lt;contributors&gt;&lt;authors&gt;&lt;author&gt;Zhu, Zhi-Li&lt;/author&gt;&lt;author&gt;Liu, Zhong-Liu&lt;/author&gt;&lt;author&gt;Wu, Xu&lt;/author&gt;&lt;author&gt;Li, Xuan-Yi&lt;/author&gt;&lt;author&gt;Shi, Jin-An&lt;/author&gt;&lt;author&gt;Liu, Chen&lt;/author&gt;&lt;author&gt;Qian, Guo-Jian&lt;/author&gt;&lt;author&gt;Zheng, Qi&lt;/author&gt;&lt;author&gt;Huang, Li&lt;/author&gt;&lt;author&gt;Lin, Xiao&lt;/author&gt;&lt;author&gt;Wang, Jia-Ou&lt;/author&gt;&lt;author&gt;Chen, Hui&lt;/author&gt;&lt;author&gt;Zhou, Wu&lt;/author&gt;&lt;author&gt;Sun, Jia-Tao&lt;/author&gt;&lt;author&gt;Wang, Ye-Liang&lt;/author&gt;&lt;author&gt;Gao, Hong-Jun&lt;/author&gt;&lt;/authors&gt;&lt;/contributors&gt;&lt;titles&gt;&lt;title&gt;Charge density wave states in phase-engineered monolayer VTe2&lt;/title&gt;&lt;secondary-title&gt;Chinese Physics B&lt;/secondary-title&gt;&lt;/titles&gt;&lt;periodical&gt;&lt;full-title&gt;Chinese Physics B&lt;/full-title&gt;&lt;/periodical&gt;&lt;pages&gt;077101&lt;/pages&gt;&lt;volume&gt;31&lt;/volume&gt;&lt;number&gt;7&lt;/number&gt;&lt;dates&gt;&lt;year&gt;2022&lt;/year&gt;&lt;pub-dates&gt;&lt;date&gt;2022/07/01&lt;/date&gt;&lt;/pub-dates&gt;&lt;/dates&gt;&lt;publisher&gt;Chinese Physical Society and IOP Publishing Ltd&lt;/publisher&gt;&lt;isbn&gt;1674-1056&lt;/isbn&gt;&lt;urls&gt;&lt;related-urls&gt;&lt;url&gt;https://dx.doi.org/10.1088/1674-1056/ac6739&lt;/url&gt;&lt;/related-urls&gt;&lt;/urls&gt;&lt;electronic-resource-num&gt;10.1088/1674-1056/ac6739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3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B5C788D" w14:textId="77777777" w:rsidTr="00A81E72">
        <w:tc>
          <w:tcPr>
            <w:tcW w:w="954" w:type="pct"/>
            <w:vMerge w:val="restart"/>
            <w:vAlign w:val="center"/>
          </w:tcPr>
          <w:p w14:paraId="0520316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NbS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3F13EC7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7A62BBC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38CBF1B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030469D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Wang&lt;/Author&gt;&lt;Year&gt;2017&lt;/Year&gt;&lt;RecNum&gt;388&lt;/RecNum&gt;&lt;DisplayText&gt;[14]&lt;/DisplayText&gt;&lt;record&gt;&lt;rec-number&gt;388&lt;/rec-number&gt;&lt;foreign-keys&gt;&lt;key app="EN" db-id="e9srxfr0i25et9etz0kvz2a39xrev5fxvsv2" timestamp="1667473834"&gt;388&lt;/key&gt;&lt;/foreign-keys&gt;&lt;ref-type name="Journal Article"&gt;17&lt;/ref-type&gt;&lt;contributors&gt;&lt;authors&gt;&lt;author&gt;Wang, Xinsheng&lt;/author&gt;&lt;author&gt;Lin, Junhao&lt;/author&gt;&lt;author&gt;Zhu, Yiming&lt;/author&gt;&lt;author&gt;Luo, Chen&lt;/author&gt;&lt;author&gt;Suenaga, Kazutomo&lt;/author&gt;&lt;author&gt;Cai, Congzhong&lt;/author&gt;&lt;author&gt;Xie, Liming&lt;/author&gt;&lt;/authors&gt;&lt;/contributors&gt;&lt;titles&gt;&lt;title&gt;Chemical vapor deposition of trigonal prismatic NbS2 monolayers and 3R-polytype few-layers&lt;/title&gt;&lt;secondary-title&gt;Nanoscale&lt;/secondary-title&gt;&lt;/titles&gt;&lt;periodical&gt;&lt;full-title&gt;Nanoscale&lt;/full-title&gt;&lt;/periodical&gt;&lt;pages&gt;16607-16611&lt;/pages&gt;&lt;volume&gt;9&lt;/volume&gt;&lt;number&gt;43&lt;/number&gt;&lt;dates&gt;&lt;year&gt;2017&lt;/year&gt;&lt;/dates&gt;&lt;publisher&gt;The Royal Society of Chemistry&lt;/publisher&gt;&lt;isbn&gt;2040-3364&lt;/isbn&gt;&lt;work-type&gt;10.1039/C7NR05572B&lt;/work-type&gt;&lt;urls&gt;&lt;related-urls&gt;&lt;url&gt;http://dx.doi.org/10.1039/C7NR05572B&lt;/url&gt;&lt;/related-urls&gt;&lt;/urls&gt;&lt;electronic-resource-num&gt;10.1039/C7NR05572B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4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7E3703AE" w14:textId="77777777" w:rsidTr="00A81E72">
        <w:tc>
          <w:tcPr>
            <w:tcW w:w="954" w:type="pct"/>
            <w:vMerge/>
            <w:vAlign w:val="center"/>
          </w:tcPr>
          <w:p w14:paraId="05899C3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0B3A65B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5A5CC36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3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7</w:t>
            </w:r>
          </w:p>
        </w:tc>
        <w:tc>
          <w:tcPr>
            <w:tcW w:w="907" w:type="pct"/>
            <w:vAlign w:val="center"/>
          </w:tcPr>
          <w:p w14:paraId="33C0D01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06FBA00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Huan&lt;/Author&gt;&lt;Year&gt;2019&lt;/Year&gt;&lt;RecNum&gt;390&lt;/RecNum&gt;&lt;DisplayText&gt;[15]&lt;/DisplayText&gt;&lt;record&gt;&lt;rec-number&gt;390&lt;/rec-number&gt;&lt;foreign-keys&gt;&lt;key app="EN" db-id="e9srxfr0i25et9etz0kvz2a39xrev5fxvsv2" timestamp="1667474814"&gt;390&lt;/key&gt;&lt;/foreign-keys&gt;&lt;ref-type name="Journal Article"&gt;17&lt;/ref-type&gt;&lt;contributors&gt;&lt;authors&gt;&lt;author&gt;Huan, Yahuan&lt;/author&gt;&lt;author&gt;Shi, Jianping&lt;/author&gt;&lt;author&gt;Zou, Xiaolong&lt;/author&gt;&lt;author&gt;Gong, Yue&lt;/author&gt;&lt;author&gt;Xie, Chunyu&lt;/author&gt;&lt;author&gt;Yang, Zhongjie&lt;/author&gt;&lt;author&gt;Zhang, Zhepeng&lt;/author&gt;&lt;author&gt;Gao, Yan&lt;/author&gt;&lt;author&gt;Shi, Yuping&lt;/author&gt;&lt;author&gt;Li, Minghua&lt;/author&gt;&lt;author&gt;Yang, Pengfei&lt;/author&gt;&lt;author&gt;Jiang, Shaolong&lt;/author&gt;&lt;author&gt;Hong, Min&lt;/author&gt;&lt;author&gt;Gu, Lin&lt;/author&gt;&lt;author&gt;Zhang, Qing&lt;/author&gt;&lt;author&gt;Yan, Xiaoqin&lt;/author&gt;&lt;author&gt;Zhang, Yanfeng&lt;/author&gt;&lt;/authors&gt;&lt;/contributors&gt;&lt;titles&gt;&lt;title&gt;Scalable Production of Two-Dimensional Metallic Transition Metal Dichalcogenide Nanosheet Powders Using NaCl Templates toward Electrocatalytic Applications&lt;/title&gt;&lt;secondary-title&gt;Journal of the American Chemical Society&lt;/secondary-title&gt;&lt;/titles&gt;&lt;periodical&gt;&lt;full-title&gt;Journal of the American Chemical Society&lt;/full-title&gt;&lt;/periodical&gt;&lt;pages&gt;18694-18703&lt;/pages&gt;&lt;volume&gt;141&lt;/volume&gt;&lt;number&gt;47&lt;/number&gt;&lt;dates&gt;&lt;year&gt;2019&lt;/year&gt;&lt;pub-dates&gt;&lt;date&gt;2019/11/27&lt;/date&gt;&lt;/pub-dates&gt;&lt;/dates&gt;&lt;publisher&gt;American Chemical Society&lt;/publisher&gt;&lt;isbn&gt;0002-7863&lt;/isbn&gt;&lt;urls&gt;&lt;related-urls&gt;&lt;url&gt;https://doi.org/10.1021/jacs.9b06044&lt;/url&gt;&lt;/related-urls&gt;&lt;/urls&gt;&lt;electronic-resource-num&gt;10.1021/jacs.9b0604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5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BA2F0FE" w14:textId="77777777" w:rsidTr="00A81E72">
        <w:tc>
          <w:tcPr>
            <w:tcW w:w="954" w:type="pct"/>
            <w:vMerge w:val="restart"/>
            <w:vAlign w:val="center"/>
          </w:tcPr>
          <w:p w14:paraId="1F9533E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NbSe2</w:t>
            </w:r>
          </w:p>
        </w:tc>
        <w:tc>
          <w:tcPr>
            <w:tcW w:w="756" w:type="pct"/>
            <w:vAlign w:val="center"/>
          </w:tcPr>
          <w:p w14:paraId="39F605E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2E4D63F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6A007D3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FD00D8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Xi&lt;/Author&gt;&lt;Year&gt;2015&lt;/Year&gt;&lt;RecNum&gt;342&lt;/RecNum&gt;&lt;DisplayText&gt;[16]&lt;/DisplayText&gt;&lt;record&gt;&lt;rec-number&gt;342&lt;/rec-number&gt;&lt;foreign-keys&gt;&lt;key app="EN" db-id="e9srxfr0i25et9etz0kvz2a39xrev5fxvsv2" timestamp="1663640218"&gt;342&lt;/key&gt;&lt;/foreign-keys&gt;&lt;ref-type name="Journal Article"&gt;17&lt;/ref-type&gt;&lt;contributors&gt;&lt;authors&gt;&lt;author&gt;Xi, X.&lt;/author&gt;&lt;author&gt;Zhao, L.&lt;/author&gt;&lt;author&gt;Wang, Z.&lt;/author&gt;&lt;author&gt;Berger, H.&lt;/author&gt;&lt;author&gt;Forro, L.&lt;/author&gt;&lt;author&gt;Shan, J.&lt;/author&gt;&lt;author&gt;Mak, K. F.&lt;/author&gt;&lt;/authors&gt;&lt;/contributors&gt;&lt;auth-address&gt;Department of Physics and Center for 2-Dimensional and Layered Materials, The Pennsylvania State University, University Park, Pennsylvania 16802-6300, USA.&amp;#xD;Department of Physics, Case Western Reserve University, Cleveland, Ohio 44106-7079, USA.&amp;#xD;Institute of Condensed Matter Physics, Ecole Polytechnique Federale de Lausanne, Lausanne 1015, Switzerland.&lt;/auth-address&gt;&lt;titles&gt;&lt;title&gt;Strongly enhanced charge-density-wave order in monolayer NbSe2&lt;/title&gt;&lt;secondary-title&gt;Nat Nanotechnol&lt;/secondary-title&gt;&lt;/titles&gt;&lt;periodical&gt;&lt;full-title&gt;Nat Nanotechnol&lt;/full-title&gt;&lt;/periodical&gt;&lt;pages&gt;765-9&lt;/pages&gt;&lt;volume&gt;10&lt;/volume&gt;&lt;number&gt;9&lt;/number&gt;&lt;edition&gt;2015/07/21&lt;/edition&gt;&lt;dates&gt;&lt;year&gt;2015&lt;/year&gt;&lt;pub-dates&gt;&lt;date&gt;Sep&lt;/date&gt;&lt;/pub-dates&gt;&lt;/dates&gt;&lt;isbn&gt;1748-3395 (Electronic)&amp;#xD;1748-3387 (Linking)&lt;/isbn&gt;&lt;accession-num&gt;26192206&lt;/accession-num&gt;&lt;urls&gt;&lt;related-urls&gt;&lt;url&gt;https://www.ncbi.nlm.nih.gov/pubmed/26192206&lt;/url&gt;&lt;/related-urls&gt;&lt;/urls&gt;&lt;electronic-resource-num&gt;10.1038/nnano.2015.143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6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698EFBF9" w14:textId="77777777" w:rsidTr="00A81E72">
        <w:tc>
          <w:tcPr>
            <w:tcW w:w="954" w:type="pct"/>
            <w:vMerge/>
            <w:vAlign w:val="center"/>
          </w:tcPr>
          <w:p w14:paraId="1504260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5B33A7A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67B33B4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2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7</w:t>
            </w:r>
          </w:p>
        </w:tc>
        <w:tc>
          <w:tcPr>
            <w:tcW w:w="907" w:type="pct"/>
            <w:vAlign w:val="center"/>
          </w:tcPr>
          <w:p w14:paraId="61F5366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17350F0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Nakata&lt;/Author&gt;&lt;Year&gt;2021&lt;/Year&gt;&lt;RecNum&gt;395&lt;/RecNum&gt;&lt;DisplayText&gt;[17]&lt;/DisplayText&gt;&lt;record&gt;&lt;rec-number&gt;395&lt;/rec-number&gt;&lt;foreign-keys&gt;&lt;key app="EN" db-id="e9srxfr0i25et9etz0kvz2a39xrev5fxvsv2" timestamp="1667475487"&gt;395&lt;/key&gt;&lt;/foreign-keys&gt;&lt;ref-type name="Journal Article"&gt;17&lt;/ref-type&gt;&lt;contributors&gt;&lt;authors&gt;&lt;author&gt;Nakata, Yuki&lt;/author&gt;&lt;author&gt;Sugawara, Katsuaki&lt;/author&gt;&lt;author&gt;Chainani, Ashish&lt;/author&gt;&lt;author&gt;Oka, Hirofumi&lt;/author&gt;&lt;author&gt;Bao, Changhua&lt;/author&gt;&lt;author&gt;Zhou, Shaohua&lt;/author&gt;&lt;author&gt;Chuang, Pei-Yu&lt;/author&gt;&lt;author&gt;Cheng, Cheng-Maw&lt;/author&gt;&lt;author&gt;Kawakami, Tappei&lt;/author&gt;&lt;author&gt;Saruta, Yasuaki&lt;/author&gt;&lt;author&gt;Fukumura, Tomoteru&lt;/author&gt;&lt;author&gt;Zhou, Shuyun&lt;/author&gt;&lt;author&gt;Takahashi, Takashi&lt;/author&gt;&lt;author&gt;Sato, Takafumi&lt;/author&gt;&lt;/authors&gt;&lt;/contributors&gt;&lt;titles&gt;&lt;title&gt;Robust charge-density wave strengthened by electron correlations in monolayer 1T-TaSe2 and 1T-NbSe2&lt;/title&gt;&lt;secondary-title&gt;Nature Communications&lt;/secondary-title&gt;&lt;/titles&gt;&lt;periodical&gt;&lt;full-title&gt;Nature Communications&lt;/full-title&gt;&lt;/periodical&gt;&lt;pages&gt;5873&lt;/pages&gt;&lt;volume&gt;12&lt;/volume&gt;&lt;number&gt;1&lt;/number&gt;&lt;dates&gt;&lt;year&gt;2021&lt;/year&gt;&lt;pub-dates&gt;&lt;date&gt;2021/10/07&lt;/date&gt;&lt;/pub-dates&gt;&lt;/dates&gt;&lt;isbn&gt;2041-1723&lt;/isbn&gt;&lt;urls&gt;&lt;related-urls&gt;&lt;url&gt;https://doi.org/10.1038/s41467-021-26105-1&lt;/url&gt;&lt;/related-urls&gt;&lt;/urls&gt;&lt;electronic-resource-num&gt;10.1038/s41467-021-26105-1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7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792831FC" w14:textId="77777777" w:rsidTr="00A81E72">
        <w:tc>
          <w:tcPr>
            <w:tcW w:w="954" w:type="pct"/>
            <w:vAlign w:val="center"/>
          </w:tcPr>
          <w:p w14:paraId="2D657DA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NbTe2</w:t>
            </w:r>
          </w:p>
        </w:tc>
        <w:tc>
          <w:tcPr>
            <w:tcW w:w="756" w:type="pct"/>
            <w:vAlign w:val="center"/>
          </w:tcPr>
          <w:p w14:paraId="2991AB8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546F628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2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1</w:t>
            </w:r>
          </w:p>
        </w:tc>
        <w:tc>
          <w:tcPr>
            <w:tcW w:w="907" w:type="pct"/>
            <w:vAlign w:val="center"/>
          </w:tcPr>
          <w:p w14:paraId="50234C6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7537CFB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Li&lt;/Author&gt;&lt;Year&gt;2018&lt;/Year&gt;&lt;RecNum&gt;391&lt;/RecNum&gt;&lt;DisplayText&gt;[18]&lt;/DisplayText&gt;&lt;record&gt;&lt;rec-number&gt;391&lt;/rec-number&gt;&lt;foreign-keys&gt;&lt;key app="EN" db-id="e9srxfr0i25et9etz0kvz2a39xrev5fxvsv2" timestamp="1667474951"&gt;391&lt;/key&gt;&lt;/foreign-keys&gt;&lt;ref-type name="Journal Article"&gt;17&lt;/ref-type&gt;&lt;contributors&gt;&lt;authors&gt;&lt;author&gt;Li, Jia&lt;/author&gt;&lt;author&gt;Zhao, Bei&lt;/author&gt;&lt;author&gt;Chen, Peng&lt;/author&gt;&lt;author&gt;Wu, Ruixia&lt;/author&gt;&lt;author&gt;Li, Bo&lt;/author&gt;&lt;author&gt;Xia, Qinglin&lt;/author&gt;&lt;author&gt;Guo, Guanghua&lt;/author&gt;&lt;author&gt;Luo, Jun&lt;/author&gt;&lt;author&gt;Zang, Ketao&lt;/author&gt;&lt;author&gt;Zhang, Zhengwei&lt;/author&gt;&lt;author&gt;Ma, Huifang&lt;/author&gt;&lt;author&gt;Sun, Guangzhuang&lt;/author&gt;&lt;author&gt;Duan, Xidong&lt;/author&gt;&lt;author&gt;Duan, Xiangfeng&lt;/author&gt;&lt;/authors&gt;&lt;/contributors&gt;&lt;titles&gt;&lt;title&gt;Synthesis of Ultrathin Metallic MTe2 (M = V, Nb, Ta) Single-Crystalline Nanoplates&lt;/title&gt;&lt;secondary-title&gt;Advanced Materials&lt;/secondary-title&gt;&lt;/titles&gt;&lt;periodical&gt;&lt;full-title&gt;Advanced Materials&lt;/full-title&gt;&lt;/periodical&gt;&lt;pages&gt;1801043&lt;/pages&gt;&lt;volume&gt;30&lt;/volume&gt;&lt;number&gt;36&lt;/number&gt;&lt;dates&gt;&lt;year&gt;2018&lt;/year&gt;&lt;/dates&gt;&lt;isbn&gt;0935-9648&lt;/isbn&gt;&lt;urls&gt;&lt;related-urls&gt;&lt;url&gt;https://onlinelibrary.wiley.com/doi/abs/10.1002/adma.201801043&lt;/url&gt;&lt;/related-urls&gt;&lt;/urls&gt;&lt;electronic-resource-num&gt;https://doi.org/10.1002/adma.201801043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8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CD0087C" w14:textId="77777777" w:rsidTr="00A81E72">
        <w:tc>
          <w:tcPr>
            <w:tcW w:w="954" w:type="pct"/>
            <w:vMerge w:val="restart"/>
            <w:vAlign w:val="center"/>
          </w:tcPr>
          <w:p w14:paraId="16128BA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TaS2</w:t>
            </w:r>
          </w:p>
        </w:tc>
        <w:tc>
          <w:tcPr>
            <w:tcW w:w="756" w:type="pct"/>
            <w:vAlign w:val="center"/>
          </w:tcPr>
          <w:p w14:paraId="6084704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53D4B2E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21E12B7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64CD68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Wu&lt;/Author&gt;&lt;Year&gt;2018&lt;/Year&gt;&lt;RecNum&gt;392&lt;/RecNum&gt;&lt;DisplayText&gt;[19]&lt;/DisplayText&gt;&lt;record&gt;&lt;rec-number&gt;392&lt;/rec-number&gt;&lt;foreign-keys&gt;&lt;key app="EN" db-id="e9srxfr0i25et9etz0kvz2a39xrev5fxvsv2" timestamp="1667475076"&gt;392&lt;/key&gt;&lt;/foreign-keys&gt;&lt;ref-type name="Journal Article"&gt;17&lt;/ref-type&gt;&lt;contributors&gt;&lt;authors&gt;&lt;author&gt;Wu, Jiajing&lt;/author&gt;&lt;author&gt;Peng, Jing&lt;/author&gt;&lt;author&gt;Yu, Zhi&lt;/author&gt;&lt;author&gt;Zhou, Yuan&lt;/author&gt;&lt;author&gt;Guo, Yuqiao&lt;/author&gt;&lt;author&gt;Li, Zejun&lt;/author&gt;&lt;author&gt;Lin, Yue&lt;/author&gt;&lt;author&gt;Ruan, Keqing&lt;/author&gt;&lt;author&gt;Wu, Changzheng&lt;/author&gt;&lt;author&gt;Xie, Yi&lt;/author&gt;&lt;/authors&gt;&lt;/contributors&gt;&lt;titles&gt;&lt;title&gt;Acid-Assisted Exfoliation toward Metallic Sub-nanopore TaS2 Monolayer with High Volumetric Capacitance&lt;/title&gt;&lt;secondary-title&gt;Journal of the American Chemical Society&lt;/secondary-title&gt;&lt;/titles&gt;&lt;periodical&gt;&lt;full-title&gt;Journal of the American Chemical Society&lt;/full-title&gt;&lt;/periodical&gt;&lt;pages&gt;493-498&lt;/pages&gt;&lt;volume&gt;140&lt;/volume&gt;&lt;number&gt;1&lt;/number&gt;&lt;dates&gt;&lt;year&gt;2018&lt;/year&gt;&lt;pub-dates&gt;&lt;date&gt;2018/01/10&lt;/date&gt;&lt;/pub-dates&gt;&lt;/dates&gt;&lt;publisher&gt;American Chemical Society&lt;/publisher&gt;&lt;isbn&gt;0002-7863&lt;/isbn&gt;&lt;urls&gt;&lt;related-urls&gt;&lt;url&gt;https://doi.org/10.1021/jacs.7b11915&lt;/url&gt;&lt;/related-urls&gt;&lt;/urls&gt;&lt;electronic-resource-num&gt;10.1021/jacs.7b1191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19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9B4BE89" w14:textId="77777777" w:rsidTr="00A81E72">
        <w:tc>
          <w:tcPr>
            <w:tcW w:w="954" w:type="pct"/>
            <w:vMerge/>
            <w:vAlign w:val="center"/>
          </w:tcPr>
          <w:p w14:paraId="33E2636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0F0C1E8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5EFC6FD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2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3</w:t>
            </w:r>
          </w:p>
        </w:tc>
        <w:tc>
          <w:tcPr>
            <w:tcW w:w="907" w:type="pct"/>
            <w:vAlign w:val="center"/>
          </w:tcPr>
          <w:p w14:paraId="155B97E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75DF11A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Fu&lt;/Author&gt;&lt;Year&gt;2016&lt;/Year&gt;&lt;RecNum&gt;393&lt;/RecNum&gt;&lt;DisplayText&gt;[20]&lt;/DisplayText&gt;&lt;record&gt;&lt;rec-number&gt;393&lt;/rec-number&gt;&lt;foreign-keys&gt;&lt;key app="EN" db-id="e9srxfr0i25et9etz0kvz2a39xrev5fxvsv2" timestamp="1667475189"&gt;393&lt;/key&gt;&lt;/foreign-keys&gt;&lt;ref-type name="Journal Article"&gt;17&lt;/ref-type&gt;&lt;contributors&gt;&lt;authors&gt;&lt;author&gt;Fu, Wei&lt;/author&gt;&lt;author&gt;Chen, Yu&lt;/author&gt;&lt;author&gt;Lin, Junhao&lt;/author&gt;&lt;author&gt;Wang, Xuewen&lt;/author&gt;&lt;author&gt;Zeng, Qingsheng&lt;/author&gt;&lt;author&gt;Zhou, Jiadong&lt;/author&gt;&lt;author&gt;Zheng, Lu&lt;/author&gt;&lt;author&gt;Wang, Hong&lt;/author&gt;&lt;author&gt;He, Yongmin&lt;/author&gt;&lt;author&gt;He, Haiyong&lt;/author&gt;&lt;author&gt;Fu, Qundong&lt;/author&gt;&lt;author&gt;Suenaga, Kazutomo&lt;/author&gt;&lt;author&gt;Yu, Ting&lt;/author&gt;&lt;author&gt;Liu, Zheng&lt;/author&gt;&lt;/authors&gt;&lt;/contributors&gt;&lt;titles&gt;&lt;title&gt;Controlled Synthesis of Atomically Thin 1T-TaS2 for Tunable Charge Density Wave Phase Transitions&lt;/title&gt;&lt;secondary-title&gt;Chemistry of Materials&lt;/secondary-title&gt;&lt;/titles&gt;&lt;periodical&gt;&lt;full-title&gt;Chemistry of Materials&lt;/full-title&gt;&lt;/periodical&gt;&lt;pages&gt;7613-7618&lt;/pages&gt;&lt;volume&gt;28&lt;/volume&gt;&lt;number&gt;21&lt;/number&gt;&lt;dates&gt;&lt;year&gt;2016&lt;/year&gt;&lt;pub-dates&gt;&lt;date&gt;2016/11/08&lt;/date&gt;&lt;/pub-dates&gt;&lt;/dates&gt;&lt;publisher&gt;American Chemical Society&lt;/publisher&gt;&lt;isbn&gt;0897-4756&lt;/isbn&gt;&lt;urls&gt;&lt;related-urls&gt;&lt;url&gt;https://doi.org/10.1021/acs.chemmater.6b02334&lt;/url&gt;&lt;/related-urls&gt;&lt;/urls&gt;&lt;electronic-resource-num&gt;10.1021/acs.chemmater.6b0233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0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EFC1A0C" w14:textId="77777777" w:rsidTr="00A81E72">
        <w:tc>
          <w:tcPr>
            <w:tcW w:w="954" w:type="pct"/>
            <w:vMerge w:val="restart"/>
            <w:vAlign w:val="center"/>
          </w:tcPr>
          <w:p w14:paraId="75FE4E4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TaS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380E090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0D7E435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3FE93D1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71DA4E5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Nakata&lt;/Author&gt;&lt;Year&gt;2018&lt;/Year&gt;&lt;RecNum&gt;394&lt;/RecNum&gt;&lt;DisplayText&gt;[21]&lt;/DisplayText&gt;&lt;record&gt;&lt;rec-number&gt;394&lt;/rec-number&gt;&lt;foreign-keys&gt;&lt;key app="EN" db-id="e9srxfr0i25et9etz0kvz2a39xrev5fxvsv2" timestamp="1667475339"&gt;394&lt;/key&gt;&lt;/foreign-keys&gt;&lt;ref-type name="Journal Article"&gt;17&lt;/ref-type&gt;&lt;contributors&gt;&lt;authors&gt;&lt;author&gt;Nakata, Yuki&lt;/author&gt;&lt;author&gt;Yoshizawa, Takuya&lt;/author&gt;&lt;author&gt;Sugawara, Katsuaki&lt;/author&gt;&lt;author&gt;Umemoto, Yuki&lt;/author&gt;&lt;author&gt;Takahashi, Takashi&lt;/author&gt;&lt;author&gt;Sato, Takafumi&lt;/author&gt;&lt;/authors&gt;&lt;/contributors&gt;&lt;titles&gt;&lt;title&gt;Selective Fabrication of Mott-Insulating and Metallic Monolayer TaSe2&lt;/title&gt;&lt;secondary-title&gt;ACS Applied Nano Materials&lt;/secondary-title&gt;&lt;/titles&gt;&lt;periodical&gt;&lt;full-title&gt;ACS Applied Nano Materials&lt;/full-title&gt;&lt;/periodical&gt;&lt;pages&gt;1456-1460&lt;/pages&gt;&lt;volume&gt;1&lt;/volume&gt;&lt;number&gt;4&lt;/number&gt;&lt;dates&gt;&lt;year&gt;2018&lt;/year&gt;&lt;pub-dates&gt;&lt;date&gt;2018/04/27&lt;/date&gt;&lt;/pub-dates&gt;&lt;/dates&gt;&lt;publisher&gt;American Chemical Society&lt;/publisher&gt;&lt;urls&gt;&lt;related-urls&gt;&lt;url&gt;https://doi.org/10.1021/acsanm.8b00184&lt;/url&gt;&lt;/related-urls&gt;&lt;/urls&gt;&lt;electronic-resource-num&gt;10.1021/acsanm.8b0018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1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1E64C3AA" w14:textId="77777777" w:rsidTr="00A81E72">
        <w:tc>
          <w:tcPr>
            <w:tcW w:w="954" w:type="pct"/>
            <w:vMerge/>
            <w:vAlign w:val="center"/>
          </w:tcPr>
          <w:p w14:paraId="0880324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3915813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090A25D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2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2</w:t>
            </w:r>
          </w:p>
        </w:tc>
        <w:tc>
          <w:tcPr>
            <w:tcW w:w="907" w:type="pct"/>
            <w:vAlign w:val="center"/>
          </w:tcPr>
          <w:p w14:paraId="655B932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052959C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Nakata&lt;/Author&gt;&lt;Year&gt;2018&lt;/Year&gt;&lt;RecNum&gt;394&lt;/RecNum&gt;&lt;DisplayText&gt;[21]&lt;/DisplayText&gt;&lt;record&gt;&lt;rec-number&gt;394&lt;/rec-number&gt;&lt;foreign-keys&gt;&lt;key app="EN" db-id="e9srxfr0i25et9etz0kvz2a39xrev5fxvsv2" timestamp="1667475339"&gt;394&lt;/key&gt;&lt;/foreign-keys&gt;&lt;ref-type name="Journal Article"&gt;17&lt;/ref-type&gt;&lt;contributors&gt;&lt;authors&gt;&lt;author&gt;Nakata, Yuki&lt;/author&gt;&lt;author&gt;Yoshizawa, Takuya&lt;/author&gt;&lt;author&gt;Sugawara, Katsuaki&lt;/author&gt;&lt;author&gt;Umemoto, Yuki&lt;/author&gt;&lt;author&gt;Takahashi, Takashi&lt;/author&gt;&lt;author&gt;Sato, Takafumi&lt;/author&gt;&lt;/authors&gt;&lt;/contributors&gt;&lt;titles&gt;&lt;title&gt;Selective Fabrication of Mott-Insulating and Metallic Monolayer TaSe2&lt;/title&gt;&lt;secondary-title&gt;ACS Applied Nano Materials&lt;/secondary-title&gt;&lt;/titles&gt;&lt;periodical&gt;&lt;full-title&gt;ACS Applied Nano Materials&lt;/full-title&gt;&lt;/periodical&gt;&lt;pages&gt;1456-1460&lt;/pages&gt;&lt;volume&gt;1&lt;/volume&gt;&lt;number&gt;4&lt;/number&gt;&lt;dates&gt;&lt;year&gt;2018&lt;/year&gt;&lt;pub-dates&gt;&lt;date&gt;2018/04/27&lt;/date&gt;&lt;/pub-dates&gt;&lt;/dates&gt;&lt;publisher&gt;American Chemical Society&lt;/publisher&gt;&lt;urls&gt;&lt;related-urls&gt;&lt;url&gt;https://doi.org/10.1021/acsanm.8b00184&lt;/url&gt;&lt;/related-urls&gt;&lt;/urls&gt;&lt;electronic-resource-num&gt;10.1021/acsanm.8b0018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1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1CEE7622" w14:textId="77777777" w:rsidTr="00A81E72">
        <w:tc>
          <w:tcPr>
            <w:tcW w:w="954" w:type="pct"/>
            <w:vMerge w:val="restart"/>
            <w:vAlign w:val="center"/>
          </w:tcPr>
          <w:p w14:paraId="1AB30AF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TaTe2</w:t>
            </w:r>
          </w:p>
        </w:tc>
        <w:tc>
          <w:tcPr>
            <w:tcW w:w="756" w:type="pct"/>
            <w:vAlign w:val="center"/>
          </w:tcPr>
          <w:p w14:paraId="61B8F7D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aTe2</w:t>
            </w:r>
          </w:p>
        </w:tc>
        <w:tc>
          <w:tcPr>
            <w:tcW w:w="1171" w:type="pct"/>
            <w:vAlign w:val="center"/>
          </w:tcPr>
          <w:p w14:paraId="1008662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2D43630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0D3A9EE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Chen&lt;/Author&gt;&lt;Year&gt;2017&lt;/Year&gt;&lt;RecNum&gt;396&lt;/RecNum&gt;&lt;DisplayText&gt;[22]&lt;/DisplayText&gt;&lt;record&gt;&lt;rec-number&gt;396&lt;/rec-number&gt;&lt;foreign-keys&gt;&lt;key app="EN" db-id="e9srxfr0i25et9etz0kvz2a39xrev5fxvsv2" timestamp="1667475667"&gt;396&lt;/key&gt;&lt;/foreign-keys&gt;&lt;ref-type name="Journal Article"&gt;17&lt;/ref-type&gt;&lt;contributors&gt;&lt;authors&gt;&lt;author&gt;Chen, Hongxiang&lt;/author&gt;&lt;author&gt;Li, Zhilin&lt;/author&gt;&lt;author&gt;Guo, Liwei&lt;/author&gt;&lt;author&gt;Chen, Xiaolong&lt;/author&gt;&lt;/authors&gt;&lt;/contributors&gt;&lt;titles&gt;&lt;title&gt;Anisotropic magneto-transport and magnetic properties of low-temperature phase of TaTe2&lt;/title&gt;&lt;secondary-title&gt;Europhysics Letters&lt;/secondary-title&gt;&lt;/titles&gt;&lt;periodical&gt;&lt;full-title&gt;Europhysics Letters&lt;/full-title&gt;&lt;/periodical&gt;&lt;pages&gt;27009&lt;/pages&gt;&lt;volume&gt;117&lt;/volume&gt;&lt;number&gt;2&lt;/number&gt;&lt;dates&gt;&lt;year&gt;2017&lt;/year&gt;&lt;pub-dates&gt;&lt;date&gt;2017/03/15&lt;/date&gt;&lt;/pub-dates&gt;&lt;/dates&gt;&lt;publisher&gt;EDP Sciences, IOP Publishing and Società Italiana di Fisica&lt;/publisher&gt;&lt;isbn&gt;0295-5075&lt;/isbn&gt;&lt;urls&gt;&lt;related-urls&gt;&lt;url&gt;https://dx.doi.org/10.1209/0295-5075/117/27009&lt;/url&gt;&lt;/related-urls&gt;&lt;/urls&gt;&lt;electronic-resource-num&gt;10.1209/0295-5075/117/27009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2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2753703" w14:textId="77777777" w:rsidTr="00A81E72">
        <w:tc>
          <w:tcPr>
            <w:tcW w:w="954" w:type="pct"/>
            <w:vMerge/>
            <w:vAlign w:val="center"/>
          </w:tcPr>
          <w:p w14:paraId="0336C00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shd w:val="clear" w:color="auto" w:fill="F46D43"/>
            <w:vAlign w:val="center"/>
          </w:tcPr>
          <w:p w14:paraId="6670D56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11B7D7F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3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4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54E4FFC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7034BE4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Stonemeyer&lt;/Author&gt;&lt;Year&gt;2022&lt;/Year&gt;&lt;RecNum&gt;397&lt;/RecNum&gt;&lt;DisplayText&gt;[23]&lt;/DisplayText&gt;&lt;record&gt;&lt;rec-number&gt;397&lt;/rec-number&gt;&lt;foreign-keys&gt;&lt;key app="EN" db-id="e9srxfr0i25et9etz0kvz2a39xrev5fxvsv2" timestamp="1667475966"&gt;397&lt;/key&gt;&lt;/foreign-keys&gt;&lt;ref-type name="Journal Article"&gt;17&lt;/ref-type&gt;&lt;contributors&gt;&lt;authors&gt;&lt;author&gt;Stonemeyer, Scott&lt;/author&gt;&lt;author&gt;Dogan, Mehmet&lt;/author&gt;&lt;author&gt;Cain, Jeffrey D.&lt;/author&gt;&lt;author&gt;Azizi, Amin&lt;/author&gt;&lt;author&gt;Popple, Derek C.&lt;/author&gt;&lt;author&gt;Culp, Austin&lt;/author&gt;&lt;author&gt;Song, Chengyu&lt;/author&gt;&lt;author&gt;Ercius, Peter&lt;/author&gt;&lt;author&gt;Cohen, Marvin L.&lt;/author&gt;&lt;author&gt;Zettl, Alex&lt;/author&gt;&lt;/authors&gt;&lt;/contributors&gt;&lt;titles&gt;&lt;title&gt;Targeting One- and Two-Dimensional Ta–Te Structures via Nanotube Encapsulation&lt;/title&gt;&lt;secondary-title&gt;Nano Letters&lt;/secondary-title&gt;&lt;/titles&gt;&lt;periodical&gt;&lt;full-title&gt;Nano Letters&lt;/full-title&gt;&lt;/periodical&gt;&lt;pages&gt;2285-2292&lt;/pages&gt;&lt;volume&gt;22&lt;/volume&gt;&lt;number&gt;6&lt;/number&gt;&lt;dates&gt;&lt;year&gt;2022&lt;/year&gt;&lt;pub-dates&gt;&lt;date&gt;2022/03/23&lt;/date&gt;&lt;/pub-dates&gt;&lt;/dates&gt;&lt;publisher&gt;American Chemical Society&lt;/publisher&gt;&lt;isbn&gt;1530-6984&lt;/isbn&gt;&lt;urls&gt;&lt;related-urls&gt;&lt;url&gt;https://doi.org/10.1021/acs.nanolett.1c04615&lt;/url&gt;&lt;/related-urls&gt;&lt;/urls&gt;&lt;electronic-resource-num&gt;10.1021/acs.nanolett.1c0461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3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7C4B7BF" w14:textId="77777777" w:rsidTr="00A81E72">
        <w:tc>
          <w:tcPr>
            <w:tcW w:w="954" w:type="pct"/>
            <w:vMerge/>
            <w:vAlign w:val="center"/>
          </w:tcPr>
          <w:p w14:paraId="55CC39F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16D99F3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35BCCD1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3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4</w:t>
            </w:r>
          </w:p>
        </w:tc>
        <w:tc>
          <w:tcPr>
            <w:tcW w:w="907" w:type="pct"/>
            <w:vAlign w:val="center"/>
          </w:tcPr>
          <w:p w14:paraId="27144D8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0EF4F5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Hwang&lt;/Author&gt;&lt;Year&gt;2022&lt;/Year&gt;&lt;RecNum&gt;398&lt;/RecNum&gt;&lt;DisplayText&gt;[24]&lt;/DisplayText&gt;&lt;record&gt;&lt;rec-number&gt;398&lt;/rec-number&gt;&lt;foreign-keys&gt;&lt;key app="EN" db-id="e9srxfr0i25et9etz0kvz2a39xrev5fxvsv2" timestamp="1667476296"&gt;398&lt;/key&gt;&lt;/foreign-keys&gt;&lt;ref-type name="Journal Article"&gt;17&lt;/ref-type&gt;&lt;contributors&gt;&lt;authors&gt;&lt;author&gt;Hwang, Jinwoong&lt;/author&gt;&lt;author&gt;Jin, Yeongrok&lt;/author&gt;&lt;author&gt;Zhang, Canxun&lt;/author&gt;&lt;author&gt;Zhu, Tiancong&lt;/author&gt;&lt;author&gt;Kim, Kyoo&lt;/author&gt;&lt;author&gt;Zhong, Yong&lt;/author&gt;&lt;author&gt;Lee, Ji-Eun&lt;/author&gt;&lt;author&gt;Shen, Zongqi&lt;/author&gt;&lt;author&gt;Chen, Yi&lt;/author&gt;&lt;author&gt;Ruan, Wei&lt;/author&gt;&lt;author&gt;Ryu, Hyejin&lt;/author&gt;&lt;author&gt;Hwang, Choongyu&lt;/author&gt;&lt;author&gt;Lee, Jaekwang&lt;/author&gt;&lt;author&gt;Crommie, Michael F.&lt;/author&gt;&lt;author&gt;Mo, Sung-Kwan&lt;/author&gt;&lt;author&gt;Shen, Zhi-Xun&lt;/author&gt;&lt;/authors&gt;&lt;/contributors&gt;&lt;titles&gt;&lt;title&gt;A Novel 19$\sqrt {19} $ × 19$\sqrt {19} $ Superstructure in Epitaxially Grown 1T-TaTe2&lt;/title&gt;&lt;secondary-title&gt;Advanced Materials&lt;/secondary-title&gt;&lt;/titles&gt;&lt;periodical&gt;&lt;full-title&gt;Advanced Materials&lt;/full-title&gt;&lt;/periodical&gt;&lt;pages&gt;2204579&lt;/pages&gt;&lt;volume&gt;34&lt;/volume&gt;&lt;number&gt;38&lt;/number&gt;&lt;dates&gt;&lt;year&gt;2022&lt;/year&gt;&lt;/dates&gt;&lt;isbn&gt;0935-9648&lt;/isbn&gt;&lt;urls&gt;&lt;related-urls&gt;&lt;url&gt;https://onlinelibrary.wiley.com/doi/abs/10.1002/adma.202204579&lt;/url&gt;&lt;/related-urls&gt;&lt;/urls&gt;&lt;electronic-resource-num&gt;https://doi.org/10.1002/adma.202204579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4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179FD7A1" w14:textId="77777777" w:rsidTr="00A81E72">
        <w:tc>
          <w:tcPr>
            <w:tcW w:w="954" w:type="pct"/>
            <w:vAlign w:val="center"/>
          </w:tcPr>
          <w:p w14:paraId="20C9D1C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CrT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7980E23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6073DAB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2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3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579A338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51B7EA2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Sun&lt;/Author&gt;&lt;Year&gt;2020&lt;/Year&gt;&lt;RecNum&gt;399&lt;/RecNum&gt;&lt;DisplayText&gt;[25]&lt;/DisplayText&gt;&lt;record&gt;&lt;rec-number&gt;399&lt;/rec-number&gt;&lt;foreign-keys&gt;&lt;key app="EN" db-id="e9srxfr0i25et9etz0kvz2a39xrev5fxvsv2" timestamp="1667476918"&gt;399&lt;/key&gt;&lt;/foreign-keys&gt;&lt;ref-type name="Journal Article"&gt;17&lt;/ref-type&gt;&lt;contributors&gt;&lt;authors&gt;&lt;author&gt;Sun, Xingdan&lt;/author&gt;&lt;author&gt;Li, Wanying&lt;/author&gt;&lt;author&gt;Wang, Xiao&lt;/author&gt;&lt;author&gt;Sui, Qi&lt;/author&gt;&lt;author&gt;Zhang, Tongyao&lt;/author&gt;&lt;author&gt;Wang, Zhi&lt;/author&gt;&lt;author&gt;Liu, Long&lt;/author&gt;&lt;author&gt;Li, Da&lt;/author&gt;&lt;author&gt;Feng, Shun&lt;/author&gt;&lt;author&gt;Zhong, Siyu&lt;/author&gt;&lt;author&gt;Wang, Hanwen&lt;/author&gt;&lt;author&gt;Bouchiat, Vincent&lt;/author&gt;&lt;author&gt;Nunez Regueiro, Manuel&lt;/author&gt;&lt;author&gt;Rougemaille, Nicolas&lt;/author&gt;&lt;author&gt;Coraux, Johann&lt;/author&gt;&lt;author&gt;Purbawati, Anike&lt;/author&gt;&lt;author&gt;Hadj-Azzem, Abdellali&lt;/author&gt;&lt;author&gt;Wang, Zhenhua&lt;/author&gt;&lt;author&gt;Dong, Baojuan&lt;/author&gt;&lt;author&gt;Wu, Xing&lt;/author&gt;&lt;author&gt;Yang, Teng&lt;/author&gt;&lt;author&gt;Yu, Guoqiang&lt;/author&gt;&lt;author&gt;Wang, Bingwu&lt;/author&gt;&lt;author&gt;Han, Zheng&lt;/author&gt;&lt;author&gt;Han, Xiufeng&lt;/author&gt;&lt;author&gt;Zhang, Zhidong&lt;/author&gt;&lt;/authors&gt;&lt;/contributors&gt;&lt;titles&gt;&lt;title&gt;Room temperature ferromagnetism in ultra-thin van der Waals crystals of 1T-CrTe2&lt;/title&gt;&lt;secondary-title&gt;Nano Research&lt;/secondary-title&gt;&lt;/titles&gt;&lt;periodical&gt;&lt;full-title&gt;Nano Research&lt;/full-title&gt;&lt;/periodical&gt;&lt;pages&gt;3358-3363&lt;/pages&gt;&lt;volume&gt;13&lt;/volume&gt;&lt;number&gt;12&lt;/number&gt;&lt;dates&gt;&lt;year&gt;2020&lt;/year&gt;&lt;pub-dates&gt;&lt;date&gt;2020/12/01&lt;/date&gt;&lt;/pub-dates&gt;&lt;/dates&gt;&lt;isbn&gt;1998-0000&lt;/isbn&gt;&lt;urls&gt;&lt;related-urls&gt;&lt;url&gt;https://doi.org/10.1007/s12274-020-3021-4&lt;/url&gt;&lt;/related-urls&gt;&lt;/urls&gt;&lt;electronic-resource-num&gt;10.1007/s12274-020-3021-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5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41179597" w14:textId="77777777" w:rsidTr="00A81E72">
        <w:tc>
          <w:tcPr>
            <w:tcW w:w="954" w:type="pct"/>
            <w:vAlign w:val="center"/>
          </w:tcPr>
          <w:p w14:paraId="6A200B0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oS2</w:t>
            </w:r>
          </w:p>
        </w:tc>
        <w:tc>
          <w:tcPr>
            <w:tcW w:w="756" w:type="pct"/>
            <w:vAlign w:val="center"/>
          </w:tcPr>
          <w:p w14:paraId="6A553AE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62C1A4C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39DC5A7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58742B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Mak&lt;/Author&gt;&lt;Year&gt;2010&lt;/Year&gt;&lt;RecNum&gt;400&lt;/RecNum&gt;&lt;DisplayText&gt;[26]&lt;/DisplayText&gt;&lt;record&gt;&lt;rec-number&gt;400&lt;/rec-number&gt;&lt;foreign-keys&gt;&lt;key app="EN" db-id="e9srxfr0i25et9etz0kvz2a39xrev5fxvsv2" timestamp="1667478217"&gt;400&lt;/key&gt;&lt;/foreign-keys&gt;&lt;ref-type name="Journal Article"&gt;17&lt;/ref-type&gt;&lt;contributors&gt;&lt;authors&gt;&lt;author&gt;Mak, Kin Fai&lt;/author&gt;&lt;author&gt;Lee, Changgu&lt;/author&gt;&lt;author&gt;Hone, James&lt;/author&gt;&lt;author&gt;Shan, Jie&lt;/author&gt;&lt;author&gt;Heinz, Tony F.&lt;/author&gt;&lt;/authors&gt;&lt;/contributors&gt;&lt;titles&gt;&lt;title&gt;Atomically Thin MoS2: A New Direct-Gap Semiconductor&lt;/title&gt;&lt;secondary-title&gt;Physical Review Letters&lt;/secondary-title&gt;&lt;/titles&gt;&lt;periodical&gt;&lt;full-title&gt;Physical Review Letters&lt;/full-title&gt;&lt;/periodical&gt;&lt;pages&gt;136805&lt;/pages&gt;&lt;volume&gt;105&lt;/volume&gt;&lt;number&gt;13&lt;/number&gt;&lt;dates&gt;&lt;year&gt;2010&lt;/year&gt;&lt;pub-dates&gt;&lt;date&gt;09/24/&lt;/date&gt;&lt;/pub-dates&gt;&lt;/dates&gt;&lt;publisher&gt;American Physical Society&lt;/publisher&gt;&lt;urls&gt;&lt;related-urls&gt;&lt;url&gt;https://link.aps.org/doi/10.1103/PhysRevLett.105.136805&lt;/url&gt;&lt;/related-urls&gt;&lt;/urls&gt;&lt;electronic-resource-num&gt;10.1103/PhysRevLett.105.13680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6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0332006" w14:textId="77777777" w:rsidTr="00A81E72">
        <w:tc>
          <w:tcPr>
            <w:tcW w:w="954" w:type="pct"/>
            <w:vAlign w:val="center"/>
          </w:tcPr>
          <w:p w14:paraId="40D2884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oSe2</w:t>
            </w:r>
          </w:p>
        </w:tc>
        <w:tc>
          <w:tcPr>
            <w:tcW w:w="756" w:type="pct"/>
            <w:vAlign w:val="center"/>
          </w:tcPr>
          <w:p w14:paraId="67C34ED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4AB413F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796E318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1370247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>
                <w:fldData xml:space="preserve">PEVuZE5vdGU+PENpdGU+PEF1dGhvcj5Ub25uZG9yZjwvQXV0aG9yPjxZZWFyPjIwMTM8L1llYXI+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>
                <w:fldData xml:space="preserve">PEVuZE5vdGU+PENpdGU+PEF1dGhvcj5Ub25uZG9yZjwvQXV0aG9yPjxZZWFyPjIwMTM8L1llYXI+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7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F5B44C7" w14:textId="77777777" w:rsidTr="00A81E72">
        <w:tc>
          <w:tcPr>
            <w:tcW w:w="954" w:type="pct"/>
            <w:vMerge w:val="restart"/>
            <w:vAlign w:val="center"/>
          </w:tcPr>
          <w:p w14:paraId="546074A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oTe2</w:t>
            </w:r>
          </w:p>
        </w:tc>
        <w:tc>
          <w:tcPr>
            <w:tcW w:w="756" w:type="pct"/>
            <w:vAlign w:val="center"/>
          </w:tcPr>
          <w:p w14:paraId="1366EDE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6EC261B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322C2B7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38C105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Wang&lt;/Author&gt;&lt;Year&gt;2017&lt;/Year&gt;&lt;RecNum&gt;402&lt;/RecNum&gt;&lt;DisplayText&gt;[28]&lt;/DisplayText&gt;&lt;record&gt;&lt;rec-number&gt;402&lt;/rec-number&gt;&lt;foreign-keys&gt;&lt;key app="EN" db-id="e9srxfr0i25et9etz0kvz2a39xrev5fxvsv2" timestamp="1667478625"&gt;402&lt;/key&gt;&lt;/foreign-keys&gt;&lt;ref-type name="Journal Article"&gt;17&lt;/ref-type&gt;&lt;contributors&gt;&lt;authors&gt;&lt;author&gt;Wang, Ying&lt;/author&gt;&lt;author&gt;Xiao, Jun&lt;/author&gt;&lt;author&gt;Zhu, Hanyu&lt;/author&gt;&lt;author&gt;Li, Yao&lt;/author&gt;&lt;author&gt;Alsaid, Yousif&lt;/author&gt;&lt;author&gt;Fong, King Yan&lt;/author&gt;&lt;author&gt;Zhou, Yao&lt;/author&gt;&lt;author&gt;Wang, Siqi&lt;/author&gt;&lt;author&gt;Shi, Wu&lt;/author&gt;&lt;author&gt;Wang, Yuan&lt;/author&gt;&lt;author&gt;Zettl, Alex&lt;/author&gt;&lt;author&gt;Reed, Evan J.&lt;/author&gt;&lt;author&gt;Zhang, Xiang&lt;/author&gt;&lt;/authors&gt;&lt;/contributors&gt;&lt;titles&gt;&lt;title&gt;Structural phase transition in monolayer MoTe2 driven by electrostatic doping&lt;/title&gt;&lt;secondary-title&gt;Nature&lt;/secondary-title&gt;&lt;/titles&gt;&lt;periodical&gt;&lt;full-title&gt;Nature&lt;/full-title&gt;&lt;/periodical&gt;&lt;pages&gt;487-491&lt;/pages&gt;&lt;volume&gt;550&lt;/volume&gt;&lt;number&gt;7677&lt;/number&gt;&lt;dates&gt;&lt;year&gt;2017&lt;/year&gt;&lt;pub-dates&gt;&lt;date&gt;2017/10/01&lt;/date&gt;&lt;/pub-dates&gt;&lt;/dates&gt;&lt;isbn&gt;1476-4687&lt;/isbn&gt;&lt;urls&gt;&lt;related-urls&gt;&lt;url&gt;https://doi.org/10.1038/nature24043&lt;/url&gt;&lt;/related-urls&gt;&lt;/urls&gt;&lt;electronic-resource-num&gt;10.1038/nature24043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8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F5ED403" w14:textId="77777777" w:rsidTr="00A81E72">
        <w:tc>
          <w:tcPr>
            <w:tcW w:w="954" w:type="pct"/>
            <w:vMerge/>
            <w:vAlign w:val="center"/>
          </w:tcPr>
          <w:p w14:paraId="3B6A4D1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781CAAD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’</w:t>
            </w:r>
          </w:p>
        </w:tc>
        <w:tc>
          <w:tcPr>
            <w:tcW w:w="1171" w:type="pct"/>
            <w:vAlign w:val="center"/>
          </w:tcPr>
          <w:p w14:paraId="7ED4115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1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4</w:t>
            </w:r>
          </w:p>
        </w:tc>
        <w:tc>
          <w:tcPr>
            <w:tcW w:w="907" w:type="pct"/>
            <w:vAlign w:val="center"/>
          </w:tcPr>
          <w:p w14:paraId="28AA18D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087A8A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Naylor&lt;/Author&gt;&lt;Year&gt;2016&lt;/Year&gt;&lt;RecNum&gt;403&lt;/RecNum&gt;&lt;DisplayText&gt;[29]&lt;/DisplayText&gt;&lt;record&gt;&lt;rec-number&gt;403&lt;/rec-number&gt;&lt;foreign-keys&gt;&lt;key app="EN" db-id="e9srxfr0i25et9etz0kvz2a39xrev5fxvsv2" timestamp="1667478729"&gt;403&lt;/key&gt;&lt;/foreign-keys&gt;&lt;ref-type name="Journal Article"&gt;17&lt;/ref-type&gt;&lt;contributors&gt;&lt;authors&gt;&lt;author&gt;Naylor, Carl H.&lt;/author&gt;&lt;author&gt;Parkin, William M.&lt;/author&gt;&lt;author&gt;Ping, Jinglei&lt;/author&gt;&lt;author&gt;Gao, Zhaoli&lt;/author&gt;&lt;author&gt;Zhou, Yu Ren&lt;/author&gt;&lt;author&gt;Kim, Youngkuk&lt;/author&gt;&lt;author&gt;Streller, Frank&lt;/author&gt;&lt;author&gt;Carpick, Robert W.&lt;/author&gt;&lt;author&gt;Rappe, Andrew M.&lt;/author&gt;&lt;author&gt;Drndić, Marija&lt;/author&gt;&lt;author&gt;Kikkawa, James M.&lt;/author&gt;&lt;author&gt;Johnson, A. T. Charlie&lt;/author&gt;&lt;/authors&gt;&lt;/contributors&gt;&lt;title</w:instrText>
            </w: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instrText>s&gt;&lt;title&gt;Monolayer Single-Crystal 1T</w:instrText>
            </w: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instrText>′</w:instrText>
            </w: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instrText>-MoTe2 Grown by Chemical Vapor Deposition Exhibits Weak Antilocalization Effect&lt;/title&gt;&lt;secondary-title&gt;Nano Letters&lt;/secondary-title&gt;&lt;/titles&gt;&lt;periodical&gt;&lt;full-title&gt;Nano Letters&lt;/full-title&gt;&lt;/periodical&gt;&lt;pages&gt;4297-4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>304&lt;/pages&gt;&lt;volume&gt;16&lt;/volume&gt;&lt;number&gt;7&lt;/number&gt;&lt;dates&gt;&lt;year&gt;2016&lt;/year&gt;&lt;pub-dates&gt;&lt;date&gt;2016/07/13&lt;/date&gt;&lt;/pub-dates&gt;&lt;/dates&gt;&lt;publisher&gt;American Chemical Society&lt;/publisher&gt;&lt;isbn&gt;1530-6984&lt;/isbn&gt;&lt;urls&gt;&lt;related-urls&gt;&lt;url&gt;https://doi.org/10.1021/acs.nanolett.6b01342&lt;/url&gt;&lt;/related-urls&gt;&lt;/urls&gt;&lt;electronic-resource-num&gt;10.1021/acs.nanolett.6b01342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9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78358265" w14:textId="77777777" w:rsidTr="00A81E72">
        <w:tc>
          <w:tcPr>
            <w:tcW w:w="954" w:type="pct"/>
            <w:vAlign w:val="center"/>
          </w:tcPr>
          <w:p w14:paraId="43F81E6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WS2</w:t>
            </w:r>
          </w:p>
        </w:tc>
        <w:tc>
          <w:tcPr>
            <w:tcW w:w="756" w:type="pct"/>
            <w:vAlign w:val="center"/>
          </w:tcPr>
          <w:p w14:paraId="20B4234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39BB036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567F979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77E71C4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Okada&lt;/Author&gt;&lt;Year&gt;2014&lt;/Year&gt;&lt;RecNum&gt;404&lt;/RecNum&gt;&lt;DisplayText&gt;[30]&lt;/DisplayText&gt;&lt;record&gt;&lt;rec-number&gt;404&lt;/rec-number&gt;&lt;foreign-keys&gt;&lt;key app="EN" db-id="e9srxfr0i25et9etz0kvz2a39xrev5fxvsv2" timestamp="1667478786"&gt;404&lt;/key&gt;&lt;/foreign-keys&gt;&lt;ref-type name="Journal Article"&gt;17&lt;/ref-type&gt;&lt;contributors&gt;&lt;authors&gt;&lt;author&gt;Okada, Mitsuhiro&lt;/author&gt;&lt;author&gt;Sawazaki, Takumi&lt;/author&gt;&lt;author&gt;Watanabe, Kenji&lt;/author&gt;&lt;author&gt;Taniguch, Takashi&lt;/author&gt;&lt;author&gt;Hibino, Hiroki&lt;/author&gt;&lt;author&gt;Shinohara, Hisanori&lt;/author&gt;&lt;author&gt;Kitaura, Ryo&lt;/author&gt;&lt;/authors&gt;&lt;/contributors&gt;&lt;titles&gt;&lt;title&gt;Direct Chemical Vapor Deposition Growth of WS2 Atomic Layers on Hexagonal Boron Nitride&lt;/title&gt;&lt;secondary-title&gt;ACS Nano&lt;/secondary-title&gt;&lt;/titles&gt;&lt;periodical&gt;&lt;full-title&gt;ACS Nano&lt;/full-title&gt;&lt;/periodical&gt;&lt;pages&gt;8273-8277&lt;/pages&gt;&lt;volume&gt;8&lt;/volume&gt;&lt;number&gt;8&lt;/number&gt;&lt;dates&gt;&lt;year&gt;2014&lt;/year&gt;&lt;pub-dates&gt;&lt;date&gt;2014/08/26&lt;/date&gt;&lt;/pub-dates&gt;&lt;/dates&gt;&lt;publisher&gt;American Chemical Society&lt;/publisher&gt;&lt;isbn&gt;1936-0851&lt;/isbn&gt;&lt;urls&gt;&lt;related-urls&gt;&lt;url&gt;https://doi.org/10.1021/nn503093k&lt;/url&gt;&lt;/related-urls&gt;&lt;/urls&gt;&lt;electronic-resource-num&gt;10.1021/nn503093k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0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C159AD1" w14:textId="77777777" w:rsidTr="00A81E72">
        <w:tc>
          <w:tcPr>
            <w:tcW w:w="954" w:type="pct"/>
            <w:vAlign w:val="center"/>
          </w:tcPr>
          <w:p w14:paraId="37D8676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WSe2</w:t>
            </w:r>
          </w:p>
        </w:tc>
        <w:tc>
          <w:tcPr>
            <w:tcW w:w="756" w:type="pct"/>
            <w:vAlign w:val="center"/>
          </w:tcPr>
          <w:p w14:paraId="0402FCD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01AA563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7EBB3A5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FBA608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>
                <w:fldData xml:space="preserve">PEVuZE5vdGU+PENpdGU+PEF1dGhvcj5Ub25uZG9yZjwvQXV0aG9yPjxZZWFyPjIwMTM8L1llYXI+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>
                <w:fldData xml:space="preserve">PEVuZE5vdGU+PENpdGU+PEF1dGhvcj5Ub25uZG9yZjwvQXV0aG9yPjxZZWFyPjIwMTM8L1llYXI+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27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3519B91" w14:textId="77777777" w:rsidTr="00A81E72">
        <w:tc>
          <w:tcPr>
            <w:tcW w:w="954" w:type="pct"/>
            <w:vMerge w:val="restart"/>
            <w:vAlign w:val="center"/>
          </w:tcPr>
          <w:p w14:paraId="43E12F4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WTe2</w:t>
            </w:r>
          </w:p>
        </w:tc>
        <w:tc>
          <w:tcPr>
            <w:tcW w:w="756" w:type="pct"/>
            <w:vAlign w:val="center"/>
          </w:tcPr>
          <w:p w14:paraId="30E05B9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’</w:t>
            </w:r>
          </w:p>
        </w:tc>
        <w:tc>
          <w:tcPr>
            <w:tcW w:w="1171" w:type="pct"/>
            <w:vAlign w:val="center"/>
          </w:tcPr>
          <w:p w14:paraId="2A276A2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45213FE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79C540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Tang&lt;/Author&gt;&lt;Year&gt;2017&lt;/Year&gt;&lt;RecNum&gt;406&lt;/RecNum&gt;&lt;DisplayText&gt;[31]&lt;/DisplayText&gt;&lt;record&gt;&lt;rec-number&gt;406&lt;/rec-number&gt;&lt;foreign-keys&gt;&lt;key app="EN" db-id="e9srxfr0i25et9etz0kvz2a39xrev5fxvsv2" timestamp="1667478906"&gt;406&lt;/key&gt;&lt;/foreign-keys&gt;&lt;ref-type name="Journal Article"&gt;17&lt;/ref-type&gt;&lt;contributors&gt;&lt;authors&gt;&lt;author&gt;Tang, Shujie&lt;/author&gt;&lt;author&gt;Zhang, Chaofan&lt;/author&gt;&lt;author&gt;Wong, Dillon&lt;/author&gt;&lt;author&gt;Pedramrazi, Zahra&lt;/author&gt;&lt;author&gt;Tsai, Hsin-Zon&lt;/author&gt;&lt;author&gt;Jia, Chunjing&lt;/author&gt;&lt;author&gt;Moritz, Brian&lt;/author&gt;&lt;author&gt;Claassen, Martin&lt;/author&gt;&lt;author&gt;Ryu, Hyejin&lt;/author&gt;&lt;author&gt;Kahn, Salman&lt;/author&gt;&lt;author&gt;Jiang, Juan&lt;/author&gt;&lt;author&gt;Yan, Hao&lt;/author&gt;&lt;author&gt;Hashimoto, Makoto&lt;/author&gt;&lt;author&gt;Lu, Donghui&lt;/author&gt;&lt;author&gt;Moore, Robert G.&lt;/author&gt;&lt;author&gt;Hwang, Chan-Cuk&lt;/author&gt;&lt;author&gt;Hwang, Choongyu&lt;/author&gt;&lt;author&gt;Hussain, Zahid&lt;/author&gt;&lt;author&gt;Chen, Yulin&lt;/author&gt;&lt;author&gt;Ugeda, Miguel M.&lt;/author&gt;&lt;author&gt;Liu, Zhi&lt;/author&gt;&lt;author&gt;Xie, Xiaoming&lt;/author&gt;&lt;author&gt;Devereaux, Thomas P.&lt;/author&gt;&lt;author&gt;Crommie, Michael F.&lt;/author&gt;&lt;author&gt;Mo, Sung-Kwan&lt;/author&gt;&lt;author&gt;Shen, Zhi-Xun&lt;/author&gt;&lt;/authors&gt;&lt;/contributors&gt;&lt;titles&gt;&lt;title&gt;Quantum spin Hall state in monolayer 1T&amp;apos;-WTe2&lt;/title&gt;&lt;secondary-title&gt;Nature Physics&lt;/secondary-title&gt;&lt;/titles&gt;&lt;periodical&gt;&lt;full-title&gt;Nature Physics&lt;/full-title&gt;&lt;/periodical&gt;&lt;pages&gt;683-687&lt;/pages&gt;&lt;volume&gt;13&lt;/volume&gt;&lt;number&gt;7&lt;/number&gt;&lt;dates&gt;&lt;year&gt;2017&lt;/year&gt;&lt;pub-dates&gt;&lt;date&gt;2017/07/01&lt;/date&gt;&lt;/pub-dates&gt;&lt;/dates&gt;&lt;isbn&gt;1745-2481&lt;/isbn&gt;&lt;urls&gt;&lt;related-urls&gt;&lt;url&gt;https://doi.org/10.1038/nphys4174&lt;/url&gt;&lt;/related-urls&gt;&lt;/urls&gt;&lt;electronic-resource-num&gt;10.1038/nphys417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1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1F2C40ED" w14:textId="77777777" w:rsidTr="00A81E72">
        <w:tc>
          <w:tcPr>
            <w:tcW w:w="954" w:type="pct"/>
            <w:vMerge/>
            <w:vAlign w:val="center"/>
          </w:tcPr>
          <w:p w14:paraId="5CC9D48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45EB2A7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69C9E96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3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020B24A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0088E7A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Kappera&lt;/Author&gt;&lt;Year&gt;2014&lt;/Year&gt;&lt;RecNum&gt;407&lt;/RecNum&gt;&lt;DisplayText&gt;[32]&lt;/DisplayText&gt;&lt;record&gt;&lt;rec-number&gt;407&lt;/rec-number&gt;&lt;foreign-keys&gt;&lt;key app="EN" db-id="e9srxfr0i25et9etz0kvz2a39xrev5fxvsv2" timestamp="1667478945"&gt;407&lt;/key&gt;&lt;/foreign-keys&gt;&lt;ref-type name="Journal Article"&gt;17&lt;/ref-type&gt;&lt;contributors&gt;&lt;authors&gt;&lt;author&gt;Kappera, Rajesh&lt;/author&gt;&lt;author&gt;Voiry, Damien&lt;/author&gt;&lt;author&gt;Yalcin, Sibel Ebru&lt;/author&gt;&lt;author&gt;Branch, Brittany&lt;/author&gt;&lt;author&gt;Gupta, Gautam&lt;/author&gt;&lt;author&gt;Mohite, Aditya D.&lt;/author&gt;&lt;author&gt;Chhowalla, Manish&lt;/author&gt;&lt;/authors&gt;&lt;/contributors&gt;&lt;titles&gt;&lt;title&gt;Phase-engineered low-resistance contacts for ultrathin MoS2 transistors&lt;/title&gt;&lt;secondary-title&gt;Nature Materials&lt;/secondary-title&gt;&lt;/titles&gt;&lt;periodical&gt;&lt;full-title&gt;Nature Materials&lt;/full-title&gt;&lt;/periodical&gt;&lt;pages&gt;1128-1134&lt;/pages&gt;&lt;volume&gt;13&lt;/volume&gt;&lt;number&gt;12&lt;/number&gt;&lt;dates&gt;&lt;year&gt;2014&lt;/year&gt;&lt;pub-dates&gt;&lt;date&gt;2014/12/01&lt;/date&gt;&lt;/pub-dates&gt;&lt;/dates&gt;&lt;isbn&gt;1476-4660&lt;/isbn&gt;&lt;urls&gt;&lt;related-urls&gt;&lt;url&gt;https://doi.org/10.1038/nmat4080&lt;/url&gt;&lt;/related-urls&gt;&lt;/urls&gt;&lt;electronic-resource-num&gt;10.1038/nmat4080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2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8146EBA" w14:textId="77777777" w:rsidTr="00A81E72">
        <w:tc>
          <w:tcPr>
            <w:tcW w:w="954" w:type="pct"/>
            <w:vAlign w:val="center"/>
          </w:tcPr>
          <w:p w14:paraId="7FC3783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nSe2</w:t>
            </w:r>
          </w:p>
        </w:tc>
        <w:tc>
          <w:tcPr>
            <w:tcW w:w="756" w:type="pct"/>
            <w:vAlign w:val="center"/>
          </w:tcPr>
          <w:p w14:paraId="08E8B96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631D829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7E28342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765665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Hara&lt;/Author&gt;&lt;Year&gt;2018&lt;/Year&gt;&lt;RecNum&gt;408&lt;/RecNum&gt;&lt;DisplayText&gt;[33]&lt;/DisplayText&gt;&lt;record&gt;&lt;rec-number&gt;408&lt;/rec-number&gt;&lt;foreign-keys&gt;&lt;key app="EN" db-id="e9srxfr0i25et9etz0kvz2a39xrev5fxvsv2" timestamp="1667525020"&gt;408&lt;/key&gt;&lt;/foreign-keys&gt;&lt;ref-type name="Journal Article"&gt;17&lt;/ref-type&gt;&lt;contributors&gt;&lt;authors&gt;&lt;author&gt;D. J. O&amp;apos; Hara&lt;/author&gt;&lt;author&gt;T. Zhu&lt;/author&gt;&lt;author&gt;R. K. Kawakami&lt;/author&gt;&lt;/authors&gt;&lt;/contributors&gt;&lt;titles&gt;&lt;title&gt;Importance of Paramagnetic Background Subtraction for Determining the Magnetic Moment in Epitaxially Grown Ultrathin van der Waals Magnets&lt;/title&gt;&lt;secondary-title&gt;IEEE Magnetics Letters&lt;/secondary-title&gt;&lt;/titles&gt;&lt;periodical&gt;&lt;full-title&gt;IEEE Magnetics Letters&lt;/full-title&gt;&lt;/periodical&gt;&lt;pages&gt;1-5&lt;/pages&gt;&lt;volume&gt;9&lt;/volume&gt;&lt;dates&gt;&lt;year&gt;2018&lt;/year&gt;&lt;/dates&gt;&lt;isbn&gt;1949-3088&lt;/isbn&gt;&lt;urls&gt;&lt;/urls&gt;&lt;electronic-resource-num&gt;10.1109/LMAG.2018.2867339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3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40243B11" w14:textId="77777777" w:rsidTr="00A81E72">
        <w:tc>
          <w:tcPr>
            <w:tcW w:w="954" w:type="pct"/>
            <w:vAlign w:val="center"/>
          </w:tcPr>
          <w:p w14:paraId="02E89BD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nTe2</w:t>
            </w:r>
          </w:p>
        </w:tc>
        <w:tc>
          <w:tcPr>
            <w:tcW w:w="756" w:type="pct"/>
            <w:vAlign w:val="center"/>
          </w:tcPr>
          <w:p w14:paraId="30AFE29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6693D5D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508002B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9F5A76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Lu&lt;/Author&gt;&lt;Year&gt;2021&lt;/Year&gt;&lt;RecNum&gt;409&lt;/RecNum&gt;&lt;DisplayText&gt;[34]&lt;/DisplayText&gt;&lt;record&gt;&lt;rec-number&gt;409&lt;/rec-number&gt;&lt;foreign-keys&gt;&lt;key app="EN" db-id="e9srxfr0i25et9etz0kvz2a39xrev5fxvsv2" timestamp="1667525191"&gt;409&lt;/key&gt;&lt;/foreign-keys&gt;&lt;ref-type name="Journal Article"&gt;17&lt;/ref-type&gt;&lt;contributors&gt;&lt;authors&gt;&lt;author&gt;Lu, S.&lt;/author&gt;&lt;author&gt;Peng, K.&lt;/author&gt;&lt;author&gt;Wang, P. D.&lt;/author&gt;&lt;author&gt;Chen, A. X.&lt;/author&gt;&lt;author&gt;Ren, W.&lt;/author&gt;&lt;author&gt;Fang, X. W.&lt;/author&gt;&lt;author&gt;Wu, Y.&lt;/author&gt;&lt;author&gt;Li, Z. Y.&lt;/author&gt;&lt;author&gt;Li, H. F.&lt;/author&gt;&lt;author&gt;Cheng, F. Y.&lt;/author&gt;&lt;author&gt;Xiong, K. L.&lt;/author&gt;&lt;author&gt;Yang, J. Y.&lt;/author&gt;&lt;author&gt;Wang, J. Z.&lt;/author&gt;&lt;author&gt;Ding, S. A.&lt;/author&gt;&lt;author&gt;Jiang, Y. P.&lt;/author&gt;&lt;author&gt;Wang, L.&lt;/author&gt;&lt;author&gt;Li, Q.&lt;/author&gt;&lt;author&gt;Li, F. S.&lt;/author&gt;&lt;author&gt;Chi, L. F.&lt;/author&gt;&lt;/authors&gt;&lt;/contributors&gt;&lt;titles&gt;&lt;title&gt;Molecular beam epitaxy growth of monolayer hexagonal MnTe2 on Si(111) substrate*&lt;/title&gt;&lt;secondary-title&gt;Chinese Physics B&lt;/secondary-title&gt;&lt;/titles&gt;&lt;periodical&gt;&lt;full-title&gt;Chinese Physics B&lt;/full-title&gt;&lt;/periodical&gt;&lt;pages&gt;126804&lt;/pages&gt;&lt;volume&gt;30&lt;/volume&gt;&lt;number&gt;12&lt;/number&gt;&lt;dates&gt;&lt;year&gt;2021&lt;/year&gt;&lt;pub-dates&gt;&lt;date&gt;2021/12/01&lt;/date&gt;&lt;/pub-dates&gt;&lt;/dates&gt;&lt;publisher&gt;Chinese Physical Society and IOP Publishing Ltd&lt;/publisher&gt;&lt;isbn&gt;1674-1056&lt;/isbn&gt;&lt;urls&gt;&lt;related-urls&gt;&lt;url&gt;https://dx.doi.org/10.1088/1674-1056/ac2e63&lt;/url&gt;&lt;/related-urls&gt;&lt;/urls&gt;&lt;electronic-resource-num&gt;10.1088/1674-1056/ac2e63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4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7BAED4A6" w14:textId="77777777" w:rsidTr="00A81E72">
        <w:tc>
          <w:tcPr>
            <w:tcW w:w="954" w:type="pct"/>
            <w:vAlign w:val="center"/>
          </w:tcPr>
          <w:p w14:paraId="48FABF6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ReS2</w:t>
            </w:r>
          </w:p>
        </w:tc>
        <w:tc>
          <w:tcPr>
            <w:tcW w:w="756" w:type="pct"/>
            <w:vAlign w:val="center"/>
          </w:tcPr>
          <w:p w14:paraId="568EF15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ReS2</w:t>
            </w:r>
          </w:p>
        </w:tc>
        <w:tc>
          <w:tcPr>
            <w:tcW w:w="1171" w:type="pct"/>
            <w:vAlign w:val="center"/>
          </w:tcPr>
          <w:p w14:paraId="44CEA08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45F04A4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E5E88B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Tongay&lt;/Author&gt;&lt;Year&gt;2014&lt;/Year&gt;&lt;RecNum&gt;410&lt;/RecNum&gt;&lt;DisplayText&gt;[35]&lt;/DisplayText&gt;&lt;record&gt;&lt;rec-number&gt;410&lt;/rec-number&gt;&lt;foreign-keys&gt;&lt;key app="EN" db-id="e9srxfr0i25et9etz0kvz2a39xrev5fxvsv2" timestamp="1667525517"&gt;410&lt;/key&gt;&lt;/foreign-keys&gt;&lt;ref-type name="Journal Article"&gt;17&lt;/ref-type&gt;&lt;contributors&gt;&lt;authors&gt;&lt;author&gt;Tongay, Sefaattin&lt;/author&gt;&lt;author&gt;Sahin, Hasan&lt;/author&gt;&lt;author&gt;Ko, Changhyun&lt;/author&gt;&lt;author&gt;Luce, Alex&lt;/author&gt;&lt;author&gt;Fan, Wen&lt;/author&gt;&lt;author&gt;Liu, Kai&lt;/author&gt;&lt;author&gt;Zhou, Jian&lt;/author&gt;&lt;author&gt;Huang, Ying-Sheng&lt;/author&gt;&lt;author&gt;Ho, Ching-Hwa&lt;/author&gt;&lt;author&gt;Yan, Jinyuan&lt;/author&gt;&lt;author&gt;Ogletree, D. Frank&lt;/author&gt;&lt;author&gt;Aloni, Shaul&lt;/author&gt;&lt;author&gt;Ji, Jie&lt;/author&gt;&lt;author&gt;Li, Shushen&lt;/author&gt;&lt;author&gt;Li, Jingbo&lt;/author&gt;&lt;author&gt;Peeters, F. M.&lt;/author&gt;&lt;author&gt;Wu, Junqiao&lt;/author&gt;&lt;/authors&gt;&lt;/contributors&gt;&lt;titles&gt;&lt;title&gt;Monolayer behaviour in bulk ReS2 due to electronic and vibrational decoupling&lt;/title&gt;&lt;secondary-title&gt;Nature Communications&lt;/secondary-title&gt;&lt;/titles&gt;&lt;periodical&gt;&lt;full-title&gt;Nature Communications&lt;/full-title&gt;&lt;/periodical&gt;&lt;pages&gt;3252&lt;/pages&gt;&lt;volume&gt;5&lt;/volume&gt;&lt;number&gt;1&lt;/number&gt;&lt;dates&gt;&lt;year&gt;2014&lt;/year&gt;&lt;pub-dates&gt;&lt;date&gt;2014/02/06&lt;/date&gt;&lt;/pub-dates&gt;&lt;/dates&gt;&lt;isbn&gt;2041-1723&lt;/isbn&gt;&lt;urls&gt;&lt;related-urls&gt;&lt;url&gt;https://doi.org/10.1038/ncomms4252&lt;/url&gt;&lt;/related-urls&gt;&lt;/urls&gt;&lt;electronic-resource-num&gt;10.1038/ncomms4252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5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FF2BF05" w14:textId="77777777" w:rsidTr="00A81E72">
        <w:tc>
          <w:tcPr>
            <w:tcW w:w="954" w:type="pct"/>
            <w:vAlign w:val="center"/>
          </w:tcPr>
          <w:p w14:paraId="7D20E92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ReSe2</w:t>
            </w:r>
          </w:p>
        </w:tc>
        <w:tc>
          <w:tcPr>
            <w:tcW w:w="756" w:type="pct"/>
            <w:vAlign w:val="center"/>
          </w:tcPr>
          <w:p w14:paraId="729D58F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ReS2</w:t>
            </w:r>
          </w:p>
        </w:tc>
        <w:tc>
          <w:tcPr>
            <w:tcW w:w="1171" w:type="pct"/>
            <w:vAlign w:val="center"/>
          </w:tcPr>
          <w:p w14:paraId="196A761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2441F88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11E8EDA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ang&lt;/Author&gt;&lt;Year&gt;2016&lt;/Year&gt;&lt;RecNum&gt;411&lt;/RecNum&gt;&lt;DisplayText&gt;[36]&lt;/DisplayText&gt;&lt;record&gt;&lt;rec-number&gt;411&lt;/rec-number&gt;&lt;foreign-keys&gt;&lt;key app="EN" db-id="e9srxfr0i25et9etz0kvz2a39xrev5fxvsv2" timestamp="1667525588"&gt;411&lt;/key&gt;&lt;/foreign-keys&gt;&lt;ref-type name="Journal Article"&gt;17&lt;/ref-type&gt;&lt;contributors&gt;&lt;authors&gt;&lt;author&gt;Zhang, Enze&lt;/author&gt;&lt;author&gt;Wang, Peng&lt;/author&gt;&lt;author&gt;Li, Zhe&lt;/author&gt;&lt;author&gt;Wang, Haifeng&lt;/author&gt;&lt;author&gt;Song, Chaoyu&lt;/author&gt;&lt;author&gt;Huang, Ce&lt;/author&gt;&lt;author&gt;Chen, Zhi-Gang&lt;/author&gt;&lt;author&gt;Yang, Lei&lt;/author&gt;&lt;author&gt;Zhang, Kaitai&lt;/author&gt;&lt;author&gt;Lu, Shiheng&lt;/author&gt;&lt;author&gt;Wang, Weiyi&lt;/author&gt;&lt;author&gt;Liu, Shanshan&lt;/author&gt;&lt;author&gt;Fang, Hehai&lt;/author&gt;&lt;author&gt;Zhou, Xiaohao&lt;/author&gt;&lt;author&gt;Yan, Hugen&lt;/author&gt;&lt;author&gt;Zou, Jin&lt;/author&gt;&lt;author&gt;Wan, Xiangang&lt;/author&gt;&lt;author&gt;Zhou, Peng&lt;/author&gt;&lt;author&gt;Hu, Weida&lt;/author&gt;&lt;author&gt;Xiu, Faxian&lt;/author&gt;&lt;/authors&gt;&lt;/contributors&gt;&lt;titles&gt;&lt;title&gt;Tunable Ambipolar Polarization-Sensitive Photodetectors Based on High-Anisotropy ReSe2 Nanosheets&lt;/title&gt;&lt;secondary-title&gt;ACS Nano&lt;/secondary-title&gt;&lt;/titles&gt;&lt;periodical&gt;&lt;full-title&gt;ACS Nano&lt;/full-title&gt;&lt;/periodical&gt;&lt;pages&gt;8067-8077&lt;/pages&gt;&lt;volume&gt;10&lt;/volume&gt;&lt;number&gt;8&lt;/number&gt;&lt;dates&gt;&lt;year&gt;2016&lt;/year&gt;&lt;pub-dates&gt;&lt;date&gt;2016/08/23&lt;/date&gt;&lt;/pub-dates&gt;&lt;/dates&gt;&lt;publisher&gt;American Chemical Society&lt;/publisher&gt;&lt;isbn&gt;1936-0851&lt;/isbn&gt;&lt;urls&gt;&lt;related-urls&gt;&lt;url&gt;https://doi.org/10.1021/acsnano.6b04165&lt;/url&gt;&lt;/related-urls&gt;&lt;/urls&gt;&lt;electronic-resource-num&gt;10.1021/acsnano.6b0416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6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7629D19" w14:textId="77777777" w:rsidTr="00A81E72">
        <w:tc>
          <w:tcPr>
            <w:tcW w:w="954" w:type="pct"/>
            <w:vMerge w:val="restart"/>
            <w:vAlign w:val="center"/>
          </w:tcPr>
          <w:p w14:paraId="0E96ED0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lastRenderedPageBreak/>
              <w:t>FeT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4F0EC5B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04C481A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4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6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01ADF08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08F057B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ou&lt;/Author&gt;&lt;Year&gt;2022&lt;/Year&gt;&lt;RecNum&gt;412&lt;/RecNum&gt;&lt;DisplayText&gt;[37]&lt;/DisplayText&gt;&lt;record&gt;&lt;rec-number&gt;412&lt;/rec-number&gt;&lt;foreign-keys&gt;&lt;key app="EN" db-id="e9srxfr0i25et9etz0kvz2a39xrev5fxvsv2" timestamp="1667526161"&gt;412&lt;/key&gt;&lt;/foreign-keys&gt;&lt;ref-type name="Journal Article"&gt;17&lt;/ref-type&gt;&lt;contributors&gt;&lt;authors&gt;&lt;author&gt;Zhou, Jiadong&lt;/author&gt;&lt;author&gt;Zhu, Chao&lt;/author&gt;&lt;author&gt;Zhou, Yao&lt;/author&gt;&lt;author&gt;Dong, Jichen&lt;/author&gt;&lt;author&gt;Li, Peiling&lt;/author&gt;&lt;author&gt;Zhang, Zhaowei&lt;/author&gt;&lt;author&gt;Wang, Zhen&lt;/author&gt;&lt;author&gt;Lin, Yung-Chang&lt;/author&gt;&lt;author&gt;Shi, Jia&lt;/author&gt;&lt;author&gt;Zhang, Runwu&lt;/author&gt;&lt;author&gt;Zheng, Yanzhen&lt;/author&gt;&lt;author&gt;Yu, Huimei&lt;/author&gt;&lt;author&gt;Tang, Bijun&lt;/author&gt;&lt;author&gt;Liu, Fucai&lt;/author&gt;&lt;author&gt;Wang, Lin&lt;/author&gt;&lt;author&gt;Liu, Liwei&lt;/author&gt;&lt;author&gt;Liu, Gui-Bin&lt;/author&gt;&lt;author&gt;Hu, Weida&lt;/author&gt;&lt;author&gt;Gao, Yanfeng&lt;/author&gt;&lt;author&gt;Yang, Haitao&lt;/author&gt;&lt;author&gt;Gao, Weibo&lt;/author&gt;&lt;author&gt;Lu, Li&lt;/author&gt;&lt;author&gt;Wang, Yeliang&lt;/author&gt;&lt;author&gt;Suenaga, Kazu&lt;/author&gt;&lt;author&gt;Liu, Guangtong&lt;/author&gt;&lt;author&gt;Ding, Feng&lt;/author&gt;&lt;author&gt;Yao, Yugui&lt;/author&gt;&lt;author&gt;Liu, Zheng&lt;/author&gt;&lt;/authors&gt;&lt;/contributors&gt;&lt;titles&gt;&lt;title&gt;Composition and phase engineering of metal chalcogenides and phosphorous chalcogenides&lt;/title&gt;&lt;secondary-title&gt;Nature Materials&lt;/secondary-title&gt;&lt;/titles&gt;&lt;periodical&gt;&lt;full-title&gt;Nature Materials&lt;/full-title&gt;&lt;/periodical&gt;&lt;dates&gt;&lt;year&gt;2022&lt;/year&gt;&lt;pub-dates&gt;&lt;date&gt;2022/06/23&lt;/date&gt;&lt;/pub-dates&gt;&lt;/dates&gt;&lt;isbn&gt;1476-4660&lt;/isbn&gt;&lt;urls&gt;&lt;related-urls&gt;&lt;url&gt;https://doi.org/10.1038/s41563-022-01291-5&lt;/url&gt;&lt;/related-urls&gt;&lt;/urls&gt;&lt;electronic-resource-num&gt;10.1038/s41563-022-01291-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7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97AFA77" w14:textId="77777777" w:rsidTr="00A81E72">
        <w:tc>
          <w:tcPr>
            <w:tcW w:w="954" w:type="pct"/>
            <w:vMerge/>
            <w:vAlign w:val="center"/>
          </w:tcPr>
          <w:p w14:paraId="6D316B5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</w:p>
        </w:tc>
        <w:tc>
          <w:tcPr>
            <w:tcW w:w="756" w:type="pct"/>
            <w:vAlign w:val="center"/>
          </w:tcPr>
          <w:p w14:paraId="1BF0AE9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H</w:t>
            </w:r>
          </w:p>
        </w:tc>
        <w:tc>
          <w:tcPr>
            <w:tcW w:w="1171" w:type="pct"/>
            <w:vAlign w:val="center"/>
          </w:tcPr>
          <w:p w14:paraId="7B65FD9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4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9</w:t>
            </w:r>
          </w:p>
        </w:tc>
        <w:tc>
          <w:tcPr>
            <w:tcW w:w="907" w:type="pct"/>
            <w:vAlign w:val="center"/>
          </w:tcPr>
          <w:p w14:paraId="12BF636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3561BF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ou&lt;/Author&gt;&lt;Year&gt;2022&lt;/Year&gt;&lt;RecNum&gt;412&lt;/RecNum&gt;&lt;DisplayText&gt;[37]&lt;/DisplayText&gt;&lt;record&gt;&lt;rec-number&gt;412&lt;/rec-number&gt;&lt;foreign-keys&gt;&lt;key app="EN" db-id="e9srxfr0i25et9etz0kvz2a39xrev5fxvsv2" timestamp="1667526161"&gt;412&lt;/key&gt;&lt;/foreign-keys&gt;&lt;ref-type name="Journal Article"&gt;17&lt;/ref-type&gt;&lt;contributors&gt;&lt;authors&gt;&lt;author&gt;Zhou, Jiadong&lt;/author&gt;&lt;author&gt;Zhu, Chao&lt;/author&gt;&lt;author&gt;Zhou, Yao&lt;/author&gt;&lt;author&gt;Dong, Jichen&lt;/author&gt;&lt;author&gt;Li, Peiling&lt;/author&gt;&lt;author&gt;Zhang, Zhaowei&lt;/author&gt;&lt;author&gt;Wang, Zhen&lt;/author&gt;&lt;author&gt;Lin, Yung-Chang&lt;/author&gt;&lt;author&gt;Shi, Jia&lt;/author&gt;&lt;author&gt;Zhang, Runwu&lt;/author&gt;&lt;author&gt;Zheng, Yanzhen&lt;/author&gt;&lt;author&gt;Yu, Huimei&lt;/author&gt;&lt;author&gt;Tang, Bijun&lt;/author&gt;&lt;author&gt;Liu, Fucai&lt;/author&gt;&lt;author&gt;Wang, Lin&lt;/author&gt;&lt;author&gt;Liu, Liwei&lt;/author&gt;&lt;author&gt;Liu, Gui-Bin&lt;/author&gt;&lt;author&gt;Hu, Weida&lt;/author&gt;&lt;author&gt;Gao, Yanfeng&lt;/author&gt;&lt;author&gt;Yang, Haitao&lt;/author&gt;&lt;author&gt;Gao, Weibo&lt;/author&gt;&lt;author&gt;Lu, Li&lt;/author&gt;&lt;author&gt;Wang, Yeliang&lt;/author&gt;&lt;author&gt;Suenaga, Kazu&lt;/author&gt;&lt;author&gt;Liu, Guangtong&lt;/author&gt;&lt;author&gt;Ding, Feng&lt;/author&gt;&lt;author&gt;Yao, Yugui&lt;/author&gt;&lt;author&gt;Liu, Zheng&lt;/author&gt;&lt;/authors&gt;&lt;/contributors&gt;&lt;titles&gt;&lt;title&gt;Composition and phase engineering of metal chalcogenides and phosphorous chalcogenides&lt;/title&gt;&lt;secondary-title&gt;Nature Materials&lt;/secondary-title&gt;&lt;/titles&gt;&lt;periodical&gt;&lt;full-title&gt;Nature Materials&lt;/full-title&gt;&lt;/periodical&gt;&lt;dates&gt;&lt;year&gt;2022&lt;/year&gt;&lt;pub-dates&gt;&lt;date&gt;2022/06/23&lt;/date&gt;&lt;/pub-dates&gt;&lt;/dates&gt;&lt;isbn&gt;1476-4660&lt;/isbn&gt;&lt;urls&gt;&lt;related-urls&gt;&lt;url&gt;https://doi.org/10.1038/s41563-022-01291-5&lt;/url&gt;&lt;/related-urls&gt;&lt;/urls&gt;&lt;electronic-resource-num&gt;10.1038/s41563-022-01291-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7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614B535B" w14:textId="77777777" w:rsidTr="00A81E72">
        <w:tc>
          <w:tcPr>
            <w:tcW w:w="954" w:type="pct"/>
            <w:vAlign w:val="center"/>
          </w:tcPr>
          <w:p w14:paraId="6DE7821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C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t>oS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65779F6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46120C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392AF87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3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408B33C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374EB38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Peng&lt;/Author&gt;&lt;Year&gt;2014&lt;/Year&gt;&lt;RecNum&gt;417&lt;/RecNum&gt;&lt;DisplayText&gt;[38]&lt;/DisplayText&gt;&lt;record&gt;&lt;rec-number&gt;417&lt;/rec-number&gt;&lt;foreign-keys&gt;&lt;key app="EN" db-id="e9srxfr0i25et9etz0kvz2a39xrev5fxvsv2" timestamp="1667527926"&gt;417&lt;/key&gt;&lt;/foreign-keys&gt;&lt;ref-type name="Journal Article"&gt;17&lt;/ref-type&gt;&lt;contributors&gt;&lt;authors&gt;&lt;author&gt;Peng, Shengjie&lt;/author&gt;&lt;author&gt;Li, Linlin&lt;/author&gt;&lt;author&gt;Mhaisalkar, Subodh G.&lt;/author&gt;&lt;author&gt;Srinivasan, Madhavi&lt;/author&gt;&lt;author&gt;Ramakrishna, Seeram&lt;/author&gt;&lt;author&gt;Yan, Qingyu&lt;/author&gt;&lt;/authors&gt;&lt;/contributors&gt;&lt;titles&gt;&lt;title&gt;Hollow Nanospheres Constructed by CoS2 Nanosheets with a Nitrogen-Doped-Carbon Coating for Energy-Storage and Photocatalysis&lt;/title&gt;&lt;secondary-title&gt;ChemSusChem&lt;/secondary-title&gt;&lt;/titles&gt;&lt;periodical&gt;&lt;full-title&gt;ChemSusChem&lt;/full-title&gt;&lt;/periodical&gt;&lt;pages&gt;2212-2220&lt;/pages&gt;&lt;volume&gt;7&lt;/volume&gt;&lt;number&gt;8&lt;/number&gt;&lt;dates&gt;&lt;year&gt;2014&lt;/year&gt;&lt;/dates&gt;&lt;isbn&gt;1864-5631&lt;/isbn&gt;&lt;urls&gt;&lt;related-urls&gt;&lt;url&gt;https://chemistry-europe.onlinelibrary.wiley.com/doi/abs/10.1002/cssc.201402161&lt;/url&gt;&lt;/related-urls&gt;&lt;/urls&gt;&lt;electronic-resource-num&gt;https://doi.org/10.1002/cssc.201402161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8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1715A366" w14:textId="77777777" w:rsidTr="00A81E72">
        <w:tc>
          <w:tcPr>
            <w:tcW w:w="954" w:type="pct"/>
            <w:vAlign w:val="center"/>
          </w:tcPr>
          <w:p w14:paraId="21C9C52B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C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t>oS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549DC6C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M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t>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43E0B1E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1E16391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559A2F4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Wang&lt;/Author&gt;&lt;Year&gt;2020&lt;/Year&gt;&lt;RecNum&gt;413&lt;/RecNum&gt;&lt;DisplayText&gt;[39]&lt;/DisplayText&gt;&lt;record&gt;&lt;rec-number&gt;413&lt;/rec-number&gt;&lt;foreign-keys&gt;&lt;key app="EN" db-id="e9srxfr0i25et9etz0kvz2a39xrev5fxvsv2" timestamp="1667527289"&gt;413&lt;/key&gt;&lt;/foreign-keys&gt;&lt;ref-type name="Journal Article"&gt;17&lt;/ref-type&gt;&lt;contributors&gt;&lt;authors&gt;&lt;author&gt;Wang, Xingguo&lt;/author&gt;&lt;author&gt;Zhou, Zhang&lt;/author&gt;&lt;author&gt;Zhang, Peng&lt;/author&gt;&lt;author&gt;Zhang, Shuqing&lt;/author&gt;&lt;author&gt;Ma, Yang&lt;/author&gt;&lt;author&gt;Yang, Weiwei&lt;/author&gt;&lt;author&gt;Wang, Hao&lt;/author&gt;&lt;author&gt;Li, Bixuan&lt;/author&gt;&lt;author&gt;Meng, Lingjia&lt;/author&gt;&lt;author&gt;Jiang, Huaning&lt;/author&gt;&lt;author&gt;Cui, Shiqiang&lt;/author&gt;&lt;author&gt;Zhai, Pengbo&lt;/author&gt;&lt;author&gt;Xiao, Jing&lt;/author&gt;&lt;author&gt;Liu, Wei&lt;/author&gt;&lt;author&gt;Zou, Xiaolong&lt;/author&gt;&lt;author&gt;Bao, Lihong&lt;/author&gt;&lt;author&gt;Gong, Yongji&lt;/author&gt;&lt;/authors&gt;&lt;/contributors&gt;&lt;titles&gt;&lt;title&gt;Thickness-Controlled Synthesis of CoX2 (X = S, Se, and Te) Single Crystalline 2D Layers with Linear Magnetoresistance and High Conductivity&lt;/title&gt;&lt;secondary-title&gt;Chemistry of Materials&lt;/secondary-title&gt;&lt;/titles&gt;&lt;periodical&gt;&lt;full-title&gt;Chemistry of Materials&lt;/full-title&gt;&lt;/periodical&gt;&lt;pages&gt;2321-2329&lt;/pages&gt;&lt;volume&gt;32&lt;/volume&gt;&lt;number&gt;6&lt;/number&gt;&lt;dates&gt;&lt;year&gt;2020&lt;/year&gt;&lt;pub-dates&gt;&lt;date&gt;2020/03/24&lt;/date&gt;&lt;/pub-dates&gt;&lt;/dates&gt;&lt;publisher&gt;American Chemical Society&lt;/publisher&gt;&lt;isbn&gt;0897-4756&lt;/isbn&gt;&lt;urls&gt;&lt;related-urls&gt;&lt;url&gt;https://doi.org/10.1021/acs.chemmater.9b04416&lt;/url&gt;&lt;/related-urls&gt;&lt;/urls&gt;&lt;electronic-resource-num&gt;10.1021/acs.chemmater.9b04416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9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68BF3E75" w14:textId="77777777" w:rsidTr="00A81E72">
        <w:tc>
          <w:tcPr>
            <w:tcW w:w="954" w:type="pct"/>
            <w:vAlign w:val="center"/>
          </w:tcPr>
          <w:p w14:paraId="342A2E4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C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t>oTe2</w:t>
            </w:r>
          </w:p>
        </w:tc>
        <w:tc>
          <w:tcPr>
            <w:tcW w:w="756" w:type="pct"/>
            <w:shd w:val="clear" w:color="auto" w:fill="F46D43"/>
            <w:vAlign w:val="center"/>
          </w:tcPr>
          <w:p w14:paraId="513E8321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M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t>L-T</w:t>
            </w:r>
          </w:p>
        </w:tc>
        <w:tc>
          <w:tcPr>
            <w:tcW w:w="1171" w:type="pct"/>
            <w:shd w:val="clear" w:color="auto" w:fill="F46D43"/>
            <w:vAlign w:val="center"/>
          </w:tcPr>
          <w:p w14:paraId="6639764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shd w:val="clear" w:color="auto" w:fill="F46D43"/>
            <w:vAlign w:val="center"/>
          </w:tcPr>
          <w:p w14:paraId="457C8F1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N</w:t>
            </w:r>
          </w:p>
        </w:tc>
        <w:tc>
          <w:tcPr>
            <w:tcW w:w="1212" w:type="pct"/>
            <w:shd w:val="clear" w:color="auto" w:fill="F46D43"/>
            <w:vAlign w:val="center"/>
          </w:tcPr>
          <w:p w14:paraId="568934E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Wang&lt;/Author&gt;&lt;Year&gt;2020&lt;/Year&gt;&lt;RecNum&gt;413&lt;/RecNum&gt;&lt;DisplayText&gt;[39]&lt;/DisplayText&gt;&lt;record&gt;&lt;rec-number&gt;413&lt;/rec-number&gt;&lt;foreign-keys&gt;&lt;key app="EN" db-id="e9srxfr0i25et9etz0kvz2a39xrev5fxvsv2" timestamp="1667527289"&gt;413&lt;/key&gt;&lt;/foreign-keys&gt;&lt;ref-type name="Journal Article"&gt;17&lt;/ref-type&gt;&lt;contributors&gt;&lt;authors&gt;&lt;author&gt;Wang, Xingguo&lt;/author&gt;&lt;author&gt;Zhou, Zhang&lt;/author&gt;&lt;author&gt;Zhang, Peng&lt;/author&gt;&lt;author&gt;Zhang, Shuqing&lt;/author&gt;&lt;author&gt;Ma, Yang&lt;/author&gt;&lt;author&gt;Yang, Weiwei&lt;/author&gt;&lt;author&gt;Wang, Hao&lt;/author&gt;&lt;author&gt;Li, Bixuan&lt;/author&gt;&lt;author&gt;Meng, Lingjia&lt;/author&gt;&lt;author&gt;Jiang, Huaning&lt;/author&gt;&lt;author&gt;Cui, Shiqiang&lt;/author&gt;&lt;author&gt;Zhai, Pengbo&lt;/author&gt;&lt;author&gt;Xiao, Jing&lt;/author&gt;&lt;author&gt;Liu, Wei&lt;/author&gt;&lt;author&gt;Zou, Xiaolong&lt;/author&gt;&lt;author&gt;Bao, Lihong&lt;/author&gt;&lt;author&gt;Gong, Yongji&lt;/author&gt;&lt;/authors&gt;&lt;/contributors&gt;&lt;titles&gt;&lt;title&gt;Thickness-Controlled Synthesis of CoX2 (X = S, Se, and Te) Single Crystalline 2D Layers with Linear Magnetoresistance and High Conductivity&lt;/title&gt;&lt;secondary-title&gt;Chemistry of Materials&lt;/secondary-title&gt;&lt;/titles&gt;&lt;periodical&gt;&lt;full-title&gt;Chemistry of Materials&lt;/full-title&gt;&lt;/periodical&gt;&lt;pages&gt;2321-2329&lt;/pages&gt;&lt;volume&gt;32&lt;/volume&gt;&lt;number&gt;6&lt;/number&gt;&lt;dates&gt;&lt;year&gt;2020&lt;/year&gt;&lt;pub-dates&gt;&lt;date&gt;2020/03/24&lt;/date&gt;&lt;/pub-dates&gt;&lt;/dates&gt;&lt;publisher&gt;American Chemical Society&lt;/publisher&gt;&lt;isbn&gt;0897-4756&lt;/isbn&gt;&lt;urls&gt;&lt;related-urls&gt;&lt;url&gt;https://doi.org/10.1021/acs.chemmater.9b04416&lt;/url&gt;&lt;/related-urls&gt;&lt;/urls&gt;&lt;electronic-resource-num&gt;10.1021/acs.chemmater.9b04416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39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82921CD" w14:textId="77777777" w:rsidTr="00A81E72">
        <w:tc>
          <w:tcPr>
            <w:tcW w:w="954" w:type="pct"/>
            <w:vAlign w:val="center"/>
          </w:tcPr>
          <w:p w14:paraId="0BCC05B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NiS2</w:t>
            </w:r>
          </w:p>
        </w:tc>
        <w:tc>
          <w:tcPr>
            <w:tcW w:w="756" w:type="pct"/>
            <w:vAlign w:val="center"/>
          </w:tcPr>
          <w:p w14:paraId="2D0416F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10F1171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7</w:t>
            </w:r>
          </w:p>
        </w:tc>
        <w:tc>
          <w:tcPr>
            <w:tcW w:w="907" w:type="pct"/>
            <w:vAlign w:val="center"/>
          </w:tcPr>
          <w:p w14:paraId="0C1054C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9922F3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Rao&lt;/Author&gt;&lt;Year&gt;2011&lt;/Year&gt;&lt;RecNum&gt;414&lt;/RecNum&gt;&lt;DisplayText&gt;[40]&lt;/DisplayText&gt;&lt;record&gt;&lt;rec-number&gt;414&lt;/rec-number&gt;&lt;foreign-keys&gt;&lt;key app="EN" db-id="e9srxfr0i25et9etz0kvz2a39xrev5fxvsv2" timestamp="1667527534"&gt;414&lt;/key&gt;&lt;/foreign-keys&gt;&lt;ref-type name="Journal Article"&gt;17&lt;/ref-type&gt;&lt;contributors&gt;&lt;authors&gt;&lt;author&gt;Rao, K. D. M.&lt;/author&gt;&lt;author&gt;Bhuvana, T.&lt;/author&gt;&lt;author&gt;Radha, B.&lt;/author&gt;&lt;author&gt;Kurra, N.&lt;/author&gt;&lt;author&gt;Vidhyadhiraja, N. S.&lt;/author&gt;&lt;author&gt;Kulkarni, G. U.&lt;/author&gt;&lt;/authors&gt;&lt;/contributors&gt;&lt;titles&gt;&lt;title&gt;Metallic Conduction in NiS2 Nanocrystalline Structures&lt;/title&gt;&lt;secondary-title&gt;The Journal of Physical Chemistry C&lt;/secondary-title&gt;&lt;/titles&gt;&lt;periodical&gt;&lt;full-title&gt;The Journal of Physical Chemistry C&lt;/full-title&gt;&lt;/periodical&gt;&lt;pages&gt;10462-10467&lt;/pages&gt;&lt;volume&gt;115&lt;/volume&gt;&lt;number&gt;21&lt;/number&gt;&lt;dates&gt;&lt;year&gt;2011&lt;/year&gt;&lt;pub-dates&gt;&lt;date&gt;2011/06/02&lt;/date&gt;&lt;/pub-dates&gt;&lt;/dates&gt;&lt;publisher&gt;American Chemical Society&lt;/publisher&gt;&lt;isbn&gt;1932-7447&lt;/isbn&gt;&lt;urls&gt;&lt;related-urls&gt;&lt;url&gt;https://doi.org/10.1021/jp201740q&lt;/url&gt;&lt;/related-urls&gt;&lt;/urls&gt;&lt;electronic-resource-num&gt;10.1021/jp201740q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0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6695E54" w14:textId="77777777" w:rsidTr="00A81E72">
        <w:tc>
          <w:tcPr>
            <w:tcW w:w="954" w:type="pct"/>
            <w:vAlign w:val="center"/>
          </w:tcPr>
          <w:p w14:paraId="4D02756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NiSe2</w:t>
            </w:r>
          </w:p>
        </w:tc>
        <w:tc>
          <w:tcPr>
            <w:tcW w:w="756" w:type="pct"/>
            <w:vAlign w:val="center"/>
          </w:tcPr>
          <w:p w14:paraId="725E2E7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222A048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40FC2215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23B4493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Shao&lt;/Author&gt;&lt;Year&gt;2017&lt;/Year&gt;&lt;RecNum&gt;415&lt;/RecNum&gt;&lt;DisplayText&gt;[41]&lt;/DisplayText&gt;&lt;record&gt;&lt;rec-number&gt;415&lt;/rec-number&gt;&lt;foreign-keys&gt;&lt;key app="EN" db-id="e9srxfr0i25et9etz0kvz2a39xrev5fxvsv2" timestamp="1667527588"&gt;415&lt;/key&gt;&lt;/foreign-keys&gt;&lt;ref-type name="Journal Article"&gt;17&lt;/ref-type&gt;&lt;contributors&gt;&lt;authors&gt;&lt;author&gt;Yan Shao&lt;/author&gt;&lt;author&gt;Shiru Song&lt;/author&gt;&lt;author&gt;Xu Wu&lt;/author&gt;&lt;author&gt;Jing Qi&lt;/author&gt;&lt;author&gt;Hongliang Lu&lt;/author&gt;&lt;author&gt;Chen Liu&lt;/author&gt;&lt;author&gt;Shiyu Zhu&lt;/author&gt;&lt;author&gt;Zhongliu Liu&lt;/author&gt;&lt;author&gt;Jiaou Wang&lt;/author&gt;&lt;author&gt;Dongxia Shi&lt;/author&gt;&lt;author&gt;Shixuan Du&lt;/author&gt;&lt;author&gt;Yeliang Wang&lt;/author&gt;&lt;author&gt;H.-J. Gao&lt;/author&gt;&lt;/authors&gt;&lt;/contributors&gt;&lt;titles&gt;&lt;title&gt;Epitaxial fabrication of two-dimensional NiSe2 on Ni(111) substrate&lt;/title&gt;&lt;secondary-title&gt;Applied Physics Letters&lt;/secondary-title&gt;&lt;/titles&gt;&lt;periodical&gt;&lt;full-title&gt;Applied Physics Letters&lt;/full-title&gt;&lt;/periodical&gt;&lt;pages&gt;113107&lt;/pages&gt;&lt;volume&gt;111&lt;/volume&gt;&lt;number&gt;11&lt;/number&gt;&lt;keywords&gt;&lt;keyword&gt;density functional theory,low energy electron diffraction,nickel compounds,scanning tunnelling microscopy,superlattices,thin films,vacuum deposition,X-ray photoelectron spectra&lt;/keyword&gt;&lt;/keywords&gt;&lt;dates&gt;&lt;year&gt;2017&lt;/year&gt;&lt;/dates&gt;&lt;urls&gt;&lt;related-urls&gt;&lt;url&gt;https://aip.scitation.org/doi/abs/10.1063/1.4991065&lt;/url&gt;&lt;/related-urls&gt;&lt;/urls&gt;&lt;electronic-resource-num&gt;10.1063/1.499106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1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44C5C426" w14:textId="77777777" w:rsidTr="00A81E72">
        <w:tc>
          <w:tcPr>
            <w:tcW w:w="954" w:type="pct"/>
            <w:vAlign w:val="center"/>
          </w:tcPr>
          <w:p w14:paraId="2354A1D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NiTe2</w:t>
            </w:r>
          </w:p>
        </w:tc>
        <w:tc>
          <w:tcPr>
            <w:tcW w:w="756" w:type="pct"/>
            <w:vAlign w:val="center"/>
          </w:tcPr>
          <w:p w14:paraId="00D0BEF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633A129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45E8326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77E26EE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ao&lt;/Author&gt;&lt;Year&gt;2018&lt;/Year&gt;&lt;RecNum&gt;416&lt;/RecNum&gt;&lt;DisplayText&gt;[42]&lt;/DisplayText&gt;&lt;record&gt;&lt;rec-number&gt;416&lt;/rec-number&gt;&lt;foreign-keys&gt;&lt;key app="EN" db-id="e9srxfr0i25et9etz0kvz2a39xrev5fxvsv2" timestamp="1667527694"&gt;416&lt;/key&gt;&lt;/foreign-keys&gt;&lt;ref-type name="Journal Article"&gt;17&lt;/ref-type&gt;&lt;contributors&gt;&lt;authors&gt;&lt;author&gt;Zhao, Bei&lt;/author&gt;&lt;author&gt;Dang, Weiqi&lt;/author&gt;&lt;author&gt;Liu, Yuan&lt;/author&gt;&lt;author&gt;Li, Bo&lt;/author&gt;&lt;author&gt;Li, Jia&lt;/author&gt;&lt;author&gt;Luo, Jun&lt;/author&gt;&lt;author&gt;Zhang, Zhengwei&lt;/author&gt;&lt;author&gt;Wu, Ruixia&lt;/author&gt;&lt;author&gt;Ma, Huifang&lt;/author&gt;&lt;author&gt;Sun, Guangzhuang&lt;/author&gt;&lt;author&gt;Huang, Yu&lt;/author&gt;&lt;author&gt;Duan, Xidong&lt;/author&gt;&lt;author&gt;Duan, Xiangfeng&lt;/author&gt;&lt;/authors&gt;&lt;/contributors&gt;&lt;titles&gt;&lt;title&gt;Synthetic Control of Two-Dimensional NiTe2 Single Crystals with Highly Uniform Thickness Distributions&lt;/title&gt;&lt;secondary-title&gt;Journal of the American Chemical Society&lt;/secondary-title&gt;&lt;/titles&gt;&lt;periodical&gt;&lt;full-title&gt;Journal of the American Chemical Society&lt;/full-title&gt;&lt;/periodical&gt;&lt;pages&gt;14217-14223&lt;/pages&gt;&lt;volume&gt;140&lt;/volume&gt;&lt;number&gt;43&lt;/number&gt;&lt;dates&gt;&lt;year&gt;2018&lt;/year&gt;&lt;pub-dates&gt;&lt;date&gt;2018/10/31&lt;/date&gt;&lt;/pub-dates&gt;&lt;/dates&gt;&lt;publisher&gt;American Chemical Society&lt;/publisher&gt;&lt;isbn&gt;0002-7863&lt;/isbn&gt;&lt;urls&gt;&lt;related-urls&gt;&lt;url&gt;https://doi.org/10.1021/jacs.8b08124&lt;/url&gt;&lt;/related-urls&gt;&lt;/urls&gt;&lt;electronic-resource-num&gt;10.1021/jacs.8b08124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2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766DC94" w14:textId="77777777" w:rsidTr="00A81E72">
        <w:tc>
          <w:tcPr>
            <w:tcW w:w="954" w:type="pct"/>
            <w:vAlign w:val="center"/>
          </w:tcPr>
          <w:p w14:paraId="7202C80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PdSe2</w:t>
            </w:r>
          </w:p>
        </w:tc>
        <w:tc>
          <w:tcPr>
            <w:tcW w:w="756" w:type="pct"/>
            <w:vAlign w:val="center"/>
          </w:tcPr>
          <w:p w14:paraId="6FC0E020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PdS2</w:t>
            </w:r>
          </w:p>
        </w:tc>
        <w:tc>
          <w:tcPr>
            <w:tcW w:w="1171" w:type="pct"/>
            <w:vAlign w:val="center"/>
          </w:tcPr>
          <w:p w14:paraId="55632A5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2</w:t>
            </w: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3</w:t>
            </w:r>
          </w:p>
        </w:tc>
        <w:tc>
          <w:tcPr>
            <w:tcW w:w="907" w:type="pct"/>
            <w:vAlign w:val="center"/>
          </w:tcPr>
          <w:p w14:paraId="585BB859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51BC1462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Oyedele&lt;/Author&gt;&lt;Year&gt;2017&lt;/Year&gt;&lt;RecNum&gt;418&lt;/RecNum&gt;&lt;DisplayText&gt;[43]&lt;/DisplayText&gt;&lt;record&gt;&lt;rec-number&gt;418&lt;/rec-number&gt;&lt;foreign-keys&gt;&lt;key app="EN" db-id="e9srxfr0i25et9etz0kvz2a39xrev5fxvsv2" timestamp="1667528140"&gt;418&lt;/key&gt;&lt;/foreign-keys&gt;&lt;ref-type name="Journal Article"&gt;17&lt;/ref-type&gt;&lt;contributors&gt;&lt;authors&gt;&lt;author&gt;Oyedele, Akinola D.&lt;/author&gt;&lt;author&gt;Yang, Shize&lt;/author&gt;&lt;author&gt;Liang, Liangbo&lt;/author&gt;&lt;author&gt;Puretzky, Alexander A.&lt;/author&gt;&lt;author&gt;Wang, Kai&lt;/author&gt;&lt;author&gt;Zhang, Jingjie&lt;/author&gt;&lt;author&gt;Yu, Peng&lt;/author&gt;&lt;author&gt;Pudasaini, Pushpa R.&lt;/author&gt;&lt;author&gt;Ghosh, Avik W.&lt;/author&gt;&lt;author&gt;Liu, Zheng&lt;/author&gt;&lt;author&gt;Rouleau, Christopher M.&lt;/author&gt;&lt;author&gt;Sumpter, Bobby G.&lt;/author&gt;&lt;author&gt;Chisholm, Matthew F.&lt;/author&gt;&lt;author&gt;Zhou, Wu&lt;/author&gt;&lt;author&gt;Rack, Philip D.&lt;/author&gt;&lt;author&gt;Geohegan, David B.&lt;/author&gt;&lt;author&gt;Xiao, Kai&lt;/author&gt;&lt;/authors&gt;&lt;/contributors&gt;&lt;titles&gt;&lt;title&gt;PdSe2: Pentagonal Two-Dimensional Layers with High Air Stability for Electronics&lt;/title&gt;&lt;secondary-title&gt;Journal of the American Chemical Society&lt;/secondary-title&gt;&lt;/titles&gt;&lt;periodical&gt;&lt;full-title&gt;Journal of the American Chemical Society&lt;/full-title&gt;&lt;/periodical&gt;&lt;pages&gt;14090-14097&lt;/pages&gt;&lt;volume&gt;139&lt;/volume&gt;&lt;number&gt;40&lt;/number&gt;&lt;dates&gt;&lt;year&gt;2017&lt;/year&gt;&lt;pub-dates&gt;&lt;date&gt;2017/10/11&lt;/date&gt;&lt;/pub-dates&gt;&lt;/dates&gt;&lt;publisher&gt;American Chemical Society&lt;/publisher&gt;&lt;isbn&gt;0002-7863&lt;/isbn&gt;&lt;urls&gt;&lt;related-urls&gt;&lt;url&gt;https://doi.org/10.1021/jacs.7b04865&lt;/url&gt;&lt;/related-urls&gt;&lt;/urls&gt;&lt;electronic-resource-num&gt;10.1021/jacs.7b04865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3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36AFD26F" w14:textId="77777777" w:rsidTr="00A81E72">
        <w:tc>
          <w:tcPr>
            <w:tcW w:w="954" w:type="pct"/>
            <w:vAlign w:val="center"/>
          </w:tcPr>
          <w:p w14:paraId="0028DF9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PdTe2</w:t>
            </w:r>
          </w:p>
        </w:tc>
        <w:tc>
          <w:tcPr>
            <w:tcW w:w="756" w:type="pct"/>
            <w:vAlign w:val="center"/>
          </w:tcPr>
          <w:p w14:paraId="3B16D58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7609CFC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71747DD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1D0DD4F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Liu&lt;/Author&gt;&lt;Year&gt;2021&lt;/Year&gt;&lt;RecNum&gt;421&lt;/RecNum&gt;&lt;DisplayText&gt;[44]&lt;/DisplayText&gt;&lt;record&gt;&lt;rec-number&gt;421&lt;/rec-number&gt;&lt;foreign-keys&gt;&lt;key app="EN" db-id="e9srxfr0i25et9etz0kvz2a39xrev5fxvsv2" timestamp="1667528715"&gt;421&lt;/key&gt;&lt;/foreign-keys&gt;&lt;ref-type name="Journal Article"&gt;17&lt;/ref-type&gt;&lt;contributors&gt;&lt;authors&gt;&lt;author&gt;Liu, Lina&lt;/author&gt;&lt;author&gt;Zemlyanov, Dmitry&lt;/author&gt;&lt;author&gt;Chen, Yong P.&lt;/author&gt;&lt;/authors&gt;&lt;/contributors&gt;&lt;titles&gt;&lt;title&gt;Epitaxial growth of monolayer PdTe2 and patterned PtTe2 by direct tellurization of Pd and Pt surfaces&lt;/title&gt;&lt;secondary-title&gt;2D Materials&lt;/secondary-title&gt;&lt;/titles&gt;&lt;periodical&gt;&lt;full-title&gt;2D Materials&lt;/full-title&gt;&lt;/periodical&gt;&lt;pages&gt;045033&lt;/pages&gt;&lt;volume&gt;8&lt;/volume&gt;&lt;number&gt;4&lt;/number&gt;&lt;dates&gt;&lt;year&gt;2021&lt;/year&gt;&lt;pub-dates&gt;&lt;date&gt;2021/10/04&lt;/date&gt;&lt;/pub-dates&gt;&lt;/dates&gt;&lt;publisher&gt;IOP Publishing&lt;/publisher&gt;&lt;isbn&gt;2053-1583&lt;/isbn&gt;&lt;urls&gt;&lt;related-urls&gt;&lt;url&gt;https://dx.doi.org/10.1088/2053-1583/ac166b&lt;/url&gt;&lt;/related-urls&gt;&lt;/urls&gt;&lt;electronic-resource-num&gt;10.1088/2053-1583/ac166b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4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54C3F03F" w14:textId="77777777" w:rsidTr="00A81E72">
        <w:tc>
          <w:tcPr>
            <w:tcW w:w="954" w:type="pct"/>
            <w:vAlign w:val="center"/>
          </w:tcPr>
          <w:p w14:paraId="1228C9D6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PtS2</w:t>
            </w:r>
          </w:p>
        </w:tc>
        <w:tc>
          <w:tcPr>
            <w:tcW w:w="756" w:type="pct"/>
            <w:vAlign w:val="center"/>
          </w:tcPr>
          <w:p w14:paraId="41D3E498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78F56A7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7A03445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A623624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Zhao&lt;/Author&gt;&lt;Year&gt;2016&lt;/Year&gt;&lt;RecNum&gt;419&lt;/RecNum&gt;&lt;DisplayText&gt;[45]&lt;/DisplayText&gt;&lt;record&gt;&lt;rec-number&gt;419&lt;/rec-number&gt;&lt;foreign-keys&gt;&lt;key app="EN" db-id="e9srxfr0i25et9etz0kvz2a39xrev5fxvsv2" timestamp="1667528366"&gt;419&lt;/key&gt;&lt;/foreign-keys&gt;&lt;ref-type name="Journal Article"&gt;17&lt;/ref-type&gt;&lt;contributors&gt;&lt;authors&gt;&lt;author&gt;Zhao, Yuda&lt;/author&gt;&lt;author&gt;Qiao, Jingsi&lt;/author&gt;&lt;author&gt;Yu, Peng&lt;/author&gt;&lt;author&gt;Hu, Zhixin&lt;/author&gt;&lt;author&gt;Lin, Ziyuan&lt;/author&gt;&lt;author&gt;Lau, Shu Ping&lt;/author&gt;&lt;author&gt;Liu, Zheng&lt;/author&gt;&lt;author&gt;Ji, Wei&lt;/author&gt;&lt;author&gt;Chai, Yang&lt;/author&gt;&lt;/authors&gt;&lt;/contributors&gt;&lt;titles&gt;&lt;title&gt;Extraordinarily Strong Interlayer Interaction in 2D Layered PtS2&lt;/title&gt;&lt;secondary-title&gt;Advanced Materials&lt;/secondary-title&gt;&lt;/titles&gt;&lt;periodical&gt;&lt;full-title&gt;Advanced Materials&lt;/full-title&gt;&lt;/periodical&gt;&lt;pages&gt;2399-2407&lt;/pages&gt;&lt;volume&gt;28&lt;/volume&gt;&lt;number&gt;12&lt;/number&gt;&lt;dates&gt;&lt;year&gt;2016&lt;/year&gt;&lt;/dates&gt;&lt;isbn&gt;0935-9648&lt;/isbn&gt;&lt;urls&gt;&lt;related-urls&gt;&lt;url&gt;https://onlinelibrary.wiley.com/doi/abs/10.1002/adma.201504572&lt;/url&gt;&lt;/related-urls&gt;&lt;/urls&gt;&lt;electronic-resource-num&gt;https://doi.org/10.1002/adma.201504572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5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2EC54311" w14:textId="77777777" w:rsidTr="00A81E72">
        <w:tc>
          <w:tcPr>
            <w:tcW w:w="954" w:type="pct"/>
            <w:vAlign w:val="center"/>
          </w:tcPr>
          <w:p w14:paraId="7BE493AC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PtSe2</w:t>
            </w:r>
          </w:p>
        </w:tc>
        <w:tc>
          <w:tcPr>
            <w:tcW w:w="756" w:type="pct"/>
            <w:vAlign w:val="center"/>
          </w:tcPr>
          <w:p w14:paraId="0B02382E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6F31F89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6B1A249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64FBE677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>
                <w:fldData xml:space="preserve">PEVuZE5vdGU+PENpdGU+PEF1dGhvcj5XYW5nPC9BdXRob3I+PFllYXI+MjAxNTwvWWVhcj48UmVj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>
                <w:fldData xml:space="preserve">PEVuZE5vdGU+PENpdGU+PEF1dGhvcj5XYW5nPC9BdXRob3I+PFllYXI+MjAxNTwvWWVhcj48UmVj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6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  <w:tr w:rsidR="00A50C6C" w14:paraId="078AAB5D" w14:textId="77777777" w:rsidTr="00A81E72">
        <w:tc>
          <w:tcPr>
            <w:tcW w:w="954" w:type="pct"/>
            <w:vAlign w:val="center"/>
          </w:tcPr>
          <w:p w14:paraId="60AAA2D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PtTe2</w:t>
            </w:r>
          </w:p>
        </w:tc>
        <w:tc>
          <w:tcPr>
            <w:tcW w:w="756" w:type="pct"/>
            <w:vAlign w:val="center"/>
          </w:tcPr>
          <w:p w14:paraId="0D36E143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/>
                <w:kern w:val="24"/>
                <w:sz w:val="18"/>
                <w:szCs w:val="18"/>
              </w:rPr>
              <w:t>ML-T</w:t>
            </w:r>
          </w:p>
        </w:tc>
        <w:tc>
          <w:tcPr>
            <w:tcW w:w="1171" w:type="pct"/>
            <w:vAlign w:val="center"/>
          </w:tcPr>
          <w:p w14:paraId="0D6C8D2D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0</w:t>
            </w:r>
          </w:p>
        </w:tc>
        <w:tc>
          <w:tcPr>
            <w:tcW w:w="907" w:type="pct"/>
            <w:vAlign w:val="center"/>
          </w:tcPr>
          <w:p w14:paraId="1870B5EA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 w:rsidRPr="00241DBD">
              <w:rPr>
                <w:rFonts w:ascii="Times New Roman" w:hAnsi="Times New Roman" w:cs="Times New Roman" w:hint="eastAsia"/>
                <w:kern w:val="24"/>
                <w:sz w:val="18"/>
                <w:szCs w:val="18"/>
              </w:rPr>
              <w:t>Y</w:t>
            </w:r>
          </w:p>
        </w:tc>
        <w:tc>
          <w:tcPr>
            <w:tcW w:w="1212" w:type="pct"/>
            <w:vAlign w:val="center"/>
          </w:tcPr>
          <w:p w14:paraId="36FF9F2F" w14:textId="77777777" w:rsidR="00A50C6C" w:rsidRPr="00241DBD" w:rsidRDefault="00A50C6C" w:rsidP="00A81E72">
            <w:pPr>
              <w:jc w:val="center"/>
              <w:rPr>
                <w:rFonts w:ascii="Times New Roman" w:hAnsi="Times New Roman" w:cs="Times New Roman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instrText xml:space="preserve"> ADDIN EN.CITE &lt;EndNote&gt;&lt;Cite&gt;&lt;Author&gt;Liu&lt;/Author&gt;&lt;Year&gt;2021&lt;/Year&gt;&lt;RecNum&gt;421&lt;/RecNum&gt;&lt;DisplayText&gt;[44]&lt;/DisplayText&gt;&lt;record&gt;&lt;rec-number&gt;421&lt;/rec-number&gt;&lt;foreign-keys&gt;&lt;key app="EN" db-id="e9srxfr0i25et9etz0kvz2a39xrev5fxvsv2" timestamp="1667528715"&gt;421&lt;/key&gt;&lt;/foreign-keys&gt;&lt;ref-type name="Journal Article"&gt;17&lt;/ref-type&gt;&lt;contributors&gt;&lt;authors&gt;&lt;author&gt;Liu, Lina&lt;/author&gt;&lt;author&gt;Zemlyanov, Dmitry&lt;/author&gt;&lt;author&gt;Chen, Yong P.&lt;/author&gt;&lt;/authors&gt;&lt;/contributors&gt;&lt;titles&gt;&lt;title&gt;Epitaxial growth of monolayer PdTe2 and patterned PtTe2 by direct tellurization of Pd and Pt surfaces&lt;/title&gt;&lt;secondary-title&gt;2D Materials&lt;/secondary-title&gt;&lt;/titles&gt;&lt;periodical&gt;&lt;full-title&gt;2D Materials&lt;/full-title&gt;&lt;/periodical&gt;&lt;pages&gt;045033&lt;/pages&gt;&lt;volume&gt;8&lt;/volume&gt;&lt;number&gt;4&lt;/number&gt;&lt;dates&gt;&lt;year&gt;2021&lt;/year&gt;&lt;pub-dates&gt;&lt;date&gt;2021/10/04&lt;/date&gt;&lt;/pub-dates&gt;&lt;/dates&gt;&lt;publisher&gt;IOP Publishing&lt;/publisher&gt;&lt;isbn&gt;2053-1583&lt;/isbn&gt;&lt;urls&gt;&lt;related-urls&gt;&lt;url&gt;https://dx.doi.org/10.1088/2053-1583/ac166b&lt;/url&gt;&lt;/related-urls&gt;&lt;/urls&gt;&lt;electronic-resource-num&gt;10.1088/2053-1583/ac166b&lt;/electronic-resource-num&gt;&lt;/record&gt;&lt;/Cite&gt;&lt;/EndNote&gt;</w:instrTex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kern w:val="24"/>
                <w:sz w:val="18"/>
                <w:szCs w:val="18"/>
              </w:rPr>
              <w:t>[44]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</w:rPr>
              <w:fldChar w:fldCharType="end"/>
            </w:r>
          </w:p>
        </w:tc>
      </w:tr>
    </w:tbl>
    <w:p w14:paraId="6B8253B8" w14:textId="01D2AE96" w:rsidR="00A50C6C" w:rsidRDefault="00A50C6C"/>
    <w:p w14:paraId="0A8063F9" w14:textId="7A87F2C4" w:rsidR="00A50C6C" w:rsidRDefault="00A50C6C"/>
    <w:p w14:paraId="48ECB39C" w14:textId="5A172BE9" w:rsidR="00A50C6C" w:rsidRDefault="00A50C6C"/>
    <w:p w14:paraId="45FC7ADC" w14:textId="02023560" w:rsidR="004E07E2" w:rsidRDefault="004E07E2"/>
    <w:p w14:paraId="29C6431F" w14:textId="3609CC4A" w:rsidR="004E07E2" w:rsidRDefault="004E07E2"/>
    <w:p w14:paraId="30EEFD10" w14:textId="5B6F21E8" w:rsidR="004E07E2" w:rsidRDefault="004E07E2"/>
    <w:p w14:paraId="5174ABFA" w14:textId="03F688D7" w:rsidR="004E07E2" w:rsidRDefault="004E07E2"/>
    <w:p w14:paraId="23EC4C9D" w14:textId="3B43F8D4" w:rsidR="004E07E2" w:rsidRDefault="004E07E2"/>
    <w:p w14:paraId="39ADB608" w14:textId="582D22A7" w:rsidR="004E07E2" w:rsidRDefault="004E07E2"/>
    <w:p w14:paraId="56974106" w14:textId="03A673A7" w:rsidR="004E07E2" w:rsidRDefault="004E07E2"/>
    <w:p w14:paraId="23AF736F" w14:textId="1CEC31C8" w:rsidR="004E07E2" w:rsidRDefault="004E07E2"/>
    <w:p w14:paraId="2C3E91EF" w14:textId="77715437" w:rsidR="004E07E2" w:rsidRDefault="004E07E2"/>
    <w:p w14:paraId="51B8AC61" w14:textId="34B9DC62" w:rsidR="004E07E2" w:rsidRDefault="004E07E2"/>
    <w:p w14:paraId="59485898" w14:textId="477B9383" w:rsidR="004E07E2" w:rsidRDefault="004E07E2"/>
    <w:p w14:paraId="6AD6EFB0" w14:textId="52B630BE" w:rsidR="004E07E2" w:rsidRDefault="004E07E2"/>
    <w:p w14:paraId="3278C1F7" w14:textId="5DB5EB82" w:rsidR="004E07E2" w:rsidRDefault="004E07E2"/>
    <w:p w14:paraId="2718BEB5" w14:textId="7B58EF7B" w:rsidR="004E07E2" w:rsidRDefault="004E07E2"/>
    <w:p w14:paraId="1DE837B3" w14:textId="70AD84CC" w:rsidR="004E07E2" w:rsidRDefault="004E07E2"/>
    <w:p w14:paraId="4BCC7DD8" w14:textId="7F04AB7F" w:rsidR="004E07E2" w:rsidRDefault="004E07E2"/>
    <w:p w14:paraId="713413C8" w14:textId="75E7C82E" w:rsidR="004E07E2" w:rsidRDefault="004E07E2"/>
    <w:p w14:paraId="57F77589" w14:textId="4B64E71B" w:rsidR="004E07E2" w:rsidRDefault="004E07E2"/>
    <w:p w14:paraId="7902C495" w14:textId="7A3C76CB" w:rsidR="004E07E2" w:rsidRDefault="004E07E2"/>
    <w:p w14:paraId="7CA654E2" w14:textId="14136E25" w:rsidR="004E07E2" w:rsidRDefault="004E07E2"/>
    <w:p w14:paraId="487547A6" w14:textId="564A8CB6" w:rsidR="004E07E2" w:rsidRDefault="004E07E2"/>
    <w:p w14:paraId="0505010E" w14:textId="2C062EE2" w:rsidR="004E07E2" w:rsidRDefault="004E07E2"/>
    <w:p w14:paraId="044161CE" w14:textId="5B51DD2C" w:rsidR="004E07E2" w:rsidRDefault="004E07E2"/>
    <w:p w14:paraId="4299CC2F" w14:textId="293F06E4" w:rsidR="004E07E2" w:rsidRDefault="004E07E2"/>
    <w:p w14:paraId="71F830DE" w14:textId="59779EE5" w:rsidR="00286342" w:rsidRDefault="00286342"/>
    <w:p w14:paraId="5D17A6E8" w14:textId="6F6B0BD0" w:rsidR="00286342" w:rsidRDefault="00286342"/>
    <w:p w14:paraId="78B11C3A" w14:textId="3D94CC0A" w:rsidR="00286342" w:rsidRDefault="00286342"/>
    <w:p w14:paraId="106475ED" w14:textId="77777777" w:rsidR="00286342" w:rsidRDefault="00286342"/>
    <w:p w14:paraId="661BD950" w14:textId="5FC31AD9" w:rsidR="00A50C6C" w:rsidRPr="00A50C6C" w:rsidRDefault="00A50C6C">
      <w:pPr>
        <w:rPr>
          <w:rFonts w:ascii="Times New Roman" w:hAnsi="Times New Roman" w:cs="Times New Roman"/>
          <w:szCs w:val="21"/>
        </w:rPr>
      </w:pPr>
      <w:r w:rsidRPr="00497ADB">
        <w:rPr>
          <w:rFonts w:ascii="Times New Roman" w:hAnsi="Times New Roman" w:cs="Times New Roman" w:hint="eastAsia"/>
          <w:b/>
          <w:bCs/>
          <w:szCs w:val="21"/>
        </w:rPr>
        <w:lastRenderedPageBreak/>
        <w:t>T</w:t>
      </w:r>
      <w:r w:rsidRPr="00497ADB">
        <w:rPr>
          <w:rFonts w:ascii="Times New Roman" w:hAnsi="Times New Roman" w:cs="Times New Roman"/>
          <w:b/>
          <w:bCs/>
          <w:szCs w:val="21"/>
        </w:rPr>
        <w:t>able S</w:t>
      </w:r>
      <w:r w:rsidR="009649F7">
        <w:rPr>
          <w:rFonts w:ascii="Times New Roman" w:hAnsi="Times New Roman" w:cs="Times New Roman"/>
          <w:b/>
          <w:bCs/>
          <w:szCs w:val="21"/>
        </w:rPr>
        <w:t>4</w:t>
      </w:r>
      <w:r>
        <w:rPr>
          <w:rFonts w:ascii="Times New Roman" w:hAnsi="Times New Roman" w:cs="Times New Roman"/>
          <w:b/>
          <w:bCs/>
          <w:szCs w:val="21"/>
        </w:rPr>
        <w:t xml:space="preserve">. Reference table of </w:t>
      </w:r>
      <w:proofErr w:type="spellStart"/>
      <w:r w:rsidRPr="001816F3">
        <w:rPr>
          <w:rFonts w:ascii="Times New Roman" w:hAnsi="Times New Roman" w:cs="Times New Roman"/>
          <w:b/>
          <w:bCs/>
          <w:szCs w:val="21"/>
        </w:rPr>
        <w:t>exfoliability</w:t>
      </w:r>
      <w:proofErr w:type="spellEnd"/>
      <w:r>
        <w:rPr>
          <w:rFonts w:ascii="Times New Roman" w:hAnsi="Times New Roman" w:cs="Times New Roman"/>
          <w:b/>
          <w:bCs/>
          <w:szCs w:val="21"/>
        </w:rPr>
        <w:t xml:space="preserve"> of TMDs. </w:t>
      </w:r>
      <w:r>
        <w:rPr>
          <w:rFonts w:ascii="Times New Roman" w:hAnsi="Times New Roman" w:cs="Times New Roman"/>
          <w:szCs w:val="21"/>
        </w:rPr>
        <w:t>Detailed information of phases is listed in Table 1. All the E</w:t>
      </w:r>
      <w:r w:rsidRPr="00B72372">
        <w:rPr>
          <w:rFonts w:ascii="Times New Roman" w:hAnsi="Times New Roman" w:cs="Times New Roman"/>
          <w:szCs w:val="21"/>
          <w:vertAlign w:val="subscript"/>
        </w:rPr>
        <w:t xml:space="preserve">exf </w:t>
      </w:r>
      <w:r>
        <w:rPr>
          <w:rFonts w:ascii="Times New Roman" w:hAnsi="Times New Roman" w:cs="Times New Roman"/>
          <w:szCs w:val="21"/>
        </w:rPr>
        <w:t>and E</w:t>
      </w:r>
      <w:r w:rsidRPr="00507C7D">
        <w:rPr>
          <w:rFonts w:ascii="Times New Roman" w:hAnsi="Times New Roman" w:cs="Times New Roman"/>
          <w:szCs w:val="21"/>
          <w:vertAlign w:val="subscript"/>
        </w:rPr>
        <w:t>hull</w:t>
      </w:r>
      <w:r>
        <w:rPr>
          <w:rFonts w:ascii="Times New Roman" w:hAnsi="Times New Roman" w:cs="Times New Roman"/>
          <w:szCs w:val="21"/>
          <w:vertAlign w:val="subscript"/>
        </w:rPr>
        <w:t xml:space="preserve"> </w:t>
      </w:r>
      <w:r>
        <w:rPr>
          <w:rFonts w:ascii="Times New Roman" w:hAnsi="Times New Roman" w:cs="Times New Roman"/>
          <w:szCs w:val="21"/>
        </w:rPr>
        <w:t>are present in meV</w:t>
      </w:r>
      <w:r w:rsidR="008E7615">
        <w:rPr>
          <w:rFonts w:ascii="Times New Roman" w:hAnsi="Times New Roman" w:cs="Times New Roman"/>
          <w:szCs w:val="21"/>
        </w:rPr>
        <w:t xml:space="preserve"> </w:t>
      </w:r>
      <w:r w:rsidR="008E7615" w:rsidRPr="00F614CA">
        <w:rPr>
          <w:rFonts w:ascii="Times New Roman" w:hAnsi="Times New Roman" w:cs="Times New Roman"/>
          <w:szCs w:val="21"/>
        </w:rPr>
        <w:t>(E</w:t>
      </w:r>
      <w:r w:rsidR="008E7615" w:rsidRPr="00F614CA">
        <w:rPr>
          <w:rFonts w:ascii="Times New Roman" w:hAnsi="Times New Roman" w:cs="Times New Roman"/>
          <w:szCs w:val="21"/>
          <w:vertAlign w:val="subscript"/>
        </w:rPr>
        <w:t>hull</w:t>
      </w:r>
      <w:r w:rsidR="008E7615" w:rsidRPr="00F614CA">
        <w:rPr>
          <w:rFonts w:ascii="Times New Roman" w:hAnsi="Times New Roman" w:cs="Times New Roman"/>
          <w:szCs w:val="21"/>
        </w:rPr>
        <w:t xml:space="preserve"> </w:t>
      </w:r>
      <w:r w:rsidR="008E7615">
        <w:rPr>
          <w:rFonts w:ascii="Times New Roman" w:hAnsi="Times New Roman" w:cs="Times New Roman"/>
          <w:szCs w:val="21"/>
        </w:rPr>
        <w:t>d</w:t>
      </w:r>
      <w:r w:rsidR="008E7615" w:rsidRPr="00F614CA">
        <w:rPr>
          <w:rFonts w:ascii="Times New Roman" w:hAnsi="Times New Roman" w:cs="Times New Roman"/>
          <w:szCs w:val="21"/>
        </w:rPr>
        <w:t>ata can also be obtained from Atomly)</w:t>
      </w:r>
      <w:r>
        <w:rPr>
          <w:rFonts w:ascii="Times New Roman" w:hAnsi="Times New Roman" w:cs="Times New Roman"/>
          <w:szCs w:val="21"/>
        </w:rPr>
        <w:t>.</w:t>
      </w:r>
    </w:p>
    <w:p w14:paraId="47F6ECF7" w14:textId="77777777" w:rsidR="00A50C6C" w:rsidRDefault="00A50C6C"/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775"/>
        <w:gridCol w:w="694"/>
        <w:gridCol w:w="616"/>
        <w:gridCol w:w="666"/>
        <w:gridCol w:w="775"/>
        <w:gridCol w:w="714"/>
        <w:gridCol w:w="617"/>
        <w:gridCol w:w="667"/>
        <w:gridCol w:w="778"/>
        <w:gridCol w:w="695"/>
        <w:gridCol w:w="617"/>
        <w:gridCol w:w="676"/>
      </w:tblGrid>
      <w:tr w:rsidR="00A50C6C" w14:paraId="02F37C25" w14:textId="77777777" w:rsidTr="00094E96">
        <w:tc>
          <w:tcPr>
            <w:tcW w:w="5000" w:type="pct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DEC728D" w14:textId="77777777" w:rsidR="00A50C6C" w:rsidRDefault="00A50C6C" w:rsidP="00561A82">
            <w:pPr>
              <w:jc w:val="center"/>
            </w:pPr>
            <w:r w:rsidRPr="00944DB4">
              <w:rPr>
                <w:rFonts w:ascii="Times New Roman" w:hAnsi="Times New Roman" w:cs="Times New Roman"/>
                <w:b/>
                <w:bCs/>
              </w:rPr>
              <w:t>Easily Exfoliable</w:t>
            </w:r>
          </w:p>
        </w:tc>
      </w:tr>
      <w:tr w:rsidR="00A50C6C" w14:paraId="04D3AD73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1EE40A7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3C331CC3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FE34A5F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24066F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DA8D6B6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24066F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7141C06F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28044A2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DD5BA52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24066F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B59897F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24066F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14FCB657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3DEBDBFB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1C6304C0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24066F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DBA080D" w14:textId="77777777" w:rsidR="00A50C6C" w:rsidRPr="00692686" w:rsidRDefault="00A50C6C" w:rsidP="00561A82">
            <w:pPr>
              <w:jc w:val="center"/>
              <w:rPr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24066F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</w:tr>
      <w:tr w:rsidR="00A50C6C" w14:paraId="5104254A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7B1B64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AA565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BE7F2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320BC3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9E10A3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S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515BA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35418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0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31F8C3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C521DD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4F025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18AF0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6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4FF4B9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32CBD829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71779A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A1BEA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1ACF4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8D9CE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2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0C8E47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0A86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A549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C0BC30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.3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A46AB4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5AFA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0E3C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CBE122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</w:tr>
      <w:tr w:rsidR="00A50C6C" w14:paraId="76708EE2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1305CE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768289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E9DE3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3FE575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F68A3E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3DD5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E879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A14FFA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.5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2A17CC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D55C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0B1E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2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F86838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</w:tr>
      <w:tr w:rsidR="00A50C6C" w14:paraId="5539C927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2660D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5D47B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94C86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D9667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3BF87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7808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BE8E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2B2E8F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.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4A0400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C4D61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54D9E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389F0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</w:tr>
      <w:tr w:rsidR="00A50C6C" w14:paraId="23D3C86A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4E6AF7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E5467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CCF07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7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32BA2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1C8D1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C747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C779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5B4691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31838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8EE36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5A8D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8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1B77E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</w:t>
            </w:r>
          </w:p>
        </w:tc>
      </w:tr>
      <w:tr w:rsidR="00A50C6C" w14:paraId="64E236B3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EBC48C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40AB9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03D3F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1E86EB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CEC729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409E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CCC0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8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79C95C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D2A5CE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D3A64C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38165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6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6BE7D8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04D6072C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55953A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EA493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D06A0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43C9A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D9C2E1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1E09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18A0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387DB9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E0130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A26B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B67B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4E5896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</w:tr>
      <w:tr w:rsidR="00A50C6C" w14:paraId="5F6662E7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1DDDE0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9B917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28D47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76C40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EEED74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68DC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3AA95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480687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D349DF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C9C1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D014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3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0C6383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</w:tr>
      <w:tr w:rsidR="00A50C6C" w14:paraId="3412D57F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ED189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D4A5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D95C5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B786B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B7D48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1F64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32899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D63B3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7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DAB0F3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728C9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8842E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7BDE7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</w:tr>
      <w:tr w:rsidR="00A50C6C" w14:paraId="44502764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195478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E69A9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C5F07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6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A7F6D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9B5E44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2047FB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A57C1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496063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0A79955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6231B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1B46C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8760FF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</w:tr>
      <w:tr w:rsidR="00A50C6C" w14:paraId="0DFF9AAC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203EFE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C187E0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A813C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50BCAE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072F0C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CEB3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28C22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FAC117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7</w:t>
            </w:r>
          </w:p>
        </w:tc>
        <w:tc>
          <w:tcPr>
            <w:tcW w:w="46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726621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8DC2C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753B0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658DD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</w:tr>
      <w:tr w:rsidR="00A50C6C" w14:paraId="4183E14B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1DD6E0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D40A6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A083F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F34D1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FE0FAD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4E12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D779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C21DC7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A125C7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72791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9CD0E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0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A0734D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</w:tr>
      <w:tr w:rsidR="00A50C6C" w14:paraId="704DBF12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B66E05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BA8C7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AB265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7EBB10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7F31B1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3B22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73A6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3480A8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DC9EFE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6718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E09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4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FFAB71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</w:t>
            </w:r>
          </w:p>
        </w:tc>
      </w:tr>
      <w:tr w:rsidR="00A50C6C" w14:paraId="1092814C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A802B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7CCC9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C2B4C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9DCE9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7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00A8B2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8A633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DFAD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8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25D089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61F2D5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B746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4DF27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E5C28B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8</w:t>
            </w:r>
          </w:p>
        </w:tc>
      </w:tr>
      <w:tr w:rsidR="00A50C6C" w14:paraId="4E848BAA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F76F66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D7DDA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5F42C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7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90E65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E0831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123AE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6BCF6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00371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74E990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10DB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6ED9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8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85636E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</w:t>
            </w:r>
          </w:p>
        </w:tc>
      </w:tr>
      <w:tr w:rsidR="00A50C6C" w14:paraId="69CAE716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DEED37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E3487B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046D2B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2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80DA30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E33E50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E66B8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B7EB0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3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C0C60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57A143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66971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BF12A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8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3BDE4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</w:t>
            </w:r>
          </w:p>
        </w:tc>
      </w:tr>
      <w:tr w:rsidR="00A50C6C" w14:paraId="5A0BE823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810380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1E96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459E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2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41AD1C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2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3EFBD9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F48A64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1F4DD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8F990A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92F8AA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E6C17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98F72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1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14E75D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6A644E8D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5D56C8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1E49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A60D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2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3832ED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2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AA7DFA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C717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AEED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C08FEC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021ED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C962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92FE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6F0AE8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</w:tr>
      <w:tr w:rsidR="00A50C6C" w14:paraId="552B1720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5266B7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476F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49BF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85F984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6620EA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8BFE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6292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8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6A688A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DD5385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E90D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71C8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9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EBF8A5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</w:tr>
      <w:tr w:rsidR="00A50C6C" w14:paraId="5587A36C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123199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89B9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9556C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B2E09B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037CF5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1AA50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3A0EF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5D7C5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C76EDB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976F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5CF8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9163F5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5</w:t>
            </w:r>
          </w:p>
        </w:tc>
      </w:tr>
      <w:tr w:rsidR="00A50C6C" w14:paraId="0657321A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F954B6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79F70C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7584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3D2A29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2B44BE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D1B17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92116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3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AB34B5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9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B5EA3D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081B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E1B8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2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5B4060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9</w:t>
            </w:r>
          </w:p>
        </w:tc>
      </w:tr>
      <w:tr w:rsidR="00A50C6C" w14:paraId="2B495A76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29CBD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7DBA0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560D2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43B25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2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21D824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1BD38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8DE36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5A346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098ED4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D33D1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DB911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4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5920B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0</w:t>
            </w:r>
          </w:p>
        </w:tc>
      </w:tr>
      <w:tr w:rsidR="00A50C6C" w14:paraId="5F39CE8C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820210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9F0FC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2D657D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09B539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1E27FE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S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5195A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E75EF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C3228A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B4D839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BE7FF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40ECF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6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CFBAA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36485C43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7B5BE2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DC514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E45F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91FDDD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68D6BC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C646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44C0A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BF5CAD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F735E3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F2421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DE4B9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06B486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3A8E5B19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108392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64E17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E7A8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3608E3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A3DFFF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1BB51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BCD5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19093C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2826D6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AC9530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E41AD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E5AF9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646CD9BB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24991B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6900A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4C318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153E3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FFCD7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795A9E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962ED3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8F1CCF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05107F8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AB759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CBA435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676A7B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0C79F1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14:paraId="2A9475E4" w14:textId="77777777" w:rsidTr="00930A8B">
        <w:tc>
          <w:tcPr>
            <w:tcW w:w="5000" w:type="pct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EE9CE19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76286E">
              <w:rPr>
                <w:rFonts w:ascii="Times New Roman" w:hAnsi="Times New Roman" w:cs="Times New Roman"/>
                <w:b/>
                <w:bCs/>
              </w:rPr>
              <w:t>Feasibly Exfoliable</w:t>
            </w:r>
          </w:p>
        </w:tc>
      </w:tr>
      <w:tr w:rsidR="00A50C6C" w14:paraId="4DC5E5D9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1C7B7962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47EC5801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0F8E911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FE3405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8120EAF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FE3405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67CA43C9" w14:textId="77777777" w:rsidR="00A50C6C" w:rsidRPr="000C79F1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5976BBB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2D0CCC7C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FE3405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F0D8BEF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FE3405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25BE3654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D36FA94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1137ACE0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FE3405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FEFCE31" w14:textId="77777777" w:rsidR="00A50C6C" w:rsidRPr="000C79F1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FE3405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</w:tr>
      <w:tr w:rsidR="00A50C6C" w14:paraId="7EDCDDF7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C0F8A9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4413F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DBE365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7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5381C2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49D9908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T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04819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ECC58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6631BD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32F153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4DB53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02E282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3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5C7D90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</w:tr>
      <w:tr w:rsidR="00A50C6C" w:rsidRPr="00692686" w14:paraId="4A4DF61D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3C4E6E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99BBF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CD8D4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2B2022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209B42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194D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8A17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0E6975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8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948A11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81FC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8193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C7D345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9</w:t>
            </w:r>
          </w:p>
        </w:tc>
      </w:tr>
      <w:tr w:rsidR="00A50C6C" w:rsidRPr="00692686" w14:paraId="52AF2781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BE7A581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0C5201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56C6D6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7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BAE66B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CA7EB00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F3B6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61D6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F61F8F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C98F6B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CD1C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85AD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5D2CA7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</w:tr>
      <w:tr w:rsidR="00A50C6C" w:rsidRPr="00692686" w14:paraId="23025B2D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48B50A3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A14FB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7BD26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44B39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8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5AA2B00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4090F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6382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9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DA4597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5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509711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45C0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BE00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C1D16D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</w:tr>
      <w:tr w:rsidR="00A50C6C" w:rsidRPr="00692686" w14:paraId="1DC41DDF" w14:textId="77777777" w:rsidTr="00322897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7086B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EE061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6D26E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8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7A57B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384D61D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6D1F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1590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54238A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83BB3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B27D2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774BC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2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A2131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692686" w14:paraId="376135B8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7BAC1C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A92AB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ED786A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2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D55203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5C1A145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48BE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769A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3ED95A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2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C93A52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338F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13172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2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76C0DF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</w:tr>
      <w:tr w:rsidR="00A50C6C" w:rsidRPr="00692686" w14:paraId="2CA3A45E" w14:textId="77777777" w:rsidTr="00322897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7569E06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91F4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1AB2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2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C7EDDA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A09AF73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CA4B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80DC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6E6149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9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B1AC2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25CA8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D6802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4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FED7A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692686" w14:paraId="6CDE6A58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CE5724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EF11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4595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0F387B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9A9502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5444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A578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D8BAA4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9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211664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08C7F0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F1872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4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4DAE70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</w:tr>
      <w:tr w:rsidR="00A50C6C" w:rsidRPr="00692686" w14:paraId="48962DFF" w14:textId="77777777" w:rsidTr="00322897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BA2B64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82CB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76D2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7C3256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47E5E52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F5465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97FCD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CC061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D12AAD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02DE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DDB2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2AE022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</w:tr>
      <w:tr w:rsidR="00A50C6C" w:rsidRPr="00692686" w14:paraId="25C9AD8F" w14:textId="77777777" w:rsidTr="00322897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46F6B93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EBB6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7049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AA860A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8911B2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CC306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6A2CA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0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13FA37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7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16FBB5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1E22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DAFD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8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44F6B0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</w:tr>
      <w:tr w:rsidR="00A50C6C" w:rsidRPr="00692686" w14:paraId="35BD0261" w14:textId="77777777" w:rsidTr="00322897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513FB79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A3377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936FE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39AA9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8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5163D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7080A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056EE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7D3A2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2D1C5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A559E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77998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1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49FEB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9</w:t>
            </w:r>
          </w:p>
        </w:tc>
      </w:tr>
      <w:tr w:rsidR="00A50C6C" w:rsidRPr="00692686" w14:paraId="3147174B" w14:textId="77777777" w:rsidTr="00322897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F11058D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0EC28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04A43E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C1C0D5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6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B37EE29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B87FF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0124E9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2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95D0C1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1A561B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A1718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8D4B0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7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383C5C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692686" w14:paraId="70E17593" w14:textId="77777777" w:rsidTr="00A46A45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F557456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CC3C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FC6D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70D0C1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A9689E1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34524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4664C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96376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D790C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DAFF6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84368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3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2DCB6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</w:tr>
      <w:tr w:rsidR="00A50C6C" w:rsidRPr="00692686" w14:paraId="495D1DEE" w14:textId="77777777" w:rsidTr="00A46A45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46880F7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28414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5BEC9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9073D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20B8B2CF" w14:textId="77777777" w:rsidR="00A50C6C" w:rsidRPr="004744AA" w:rsidRDefault="00A50C6C" w:rsidP="002D7913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S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B06F6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AF028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C01111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.4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4FFA9373" w14:textId="77777777" w:rsidR="00A50C6C" w:rsidRPr="004744AA" w:rsidRDefault="00A50C6C" w:rsidP="002D791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F77DD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A2890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D6EA92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9</w:t>
            </w:r>
          </w:p>
        </w:tc>
      </w:tr>
      <w:tr w:rsidR="00A50C6C" w:rsidRPr="00692686" w14:paraId="6680D4A1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4521399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C689C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A0962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DACF72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F91D08E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AC58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7D1A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1B40F0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3B13B1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58A8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FF8F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5CFF89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</w:tr>
      <w:tr w:rsidR="00A50C6C" w:rsidRPr="00692686" w14:paraId="306BB177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76A1687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F246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4DB9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6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278E49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2E6E35A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CD3C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467B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2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64B675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5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5C9481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00E3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F69F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BE0215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</w:t>
            </w:r>
          </w:p>
        </w:tc>
      </w:tr>
      <w:tr w:rsidR="00A50C6C" w:rsidRPr="00692686" w14:paraId="50FC8E5E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E83F82D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D496F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AF3EB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04ED6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8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7149835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FF28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83DF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15E48E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1ECE4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DDB90B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4CAFE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2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04F3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692686" w14:paraId="5A4930BB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3EE953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2DE925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A0815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6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B8E1AB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A34529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A0DA3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E10D4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C85D8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1B9B97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D0E1DB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96FAD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2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822635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</w:tr>
      <w:tr w:rsidR="00A50C6C" w:rsidRPr="00692686" w14:paraId="234722A3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4DF5E29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C17C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8C85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64AA16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81EA032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F4655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E0D03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EA183E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54D592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6133A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06B63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4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89A9E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692686" w14:paraId="02E42E77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B08916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EA2C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77E3C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06AB65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E302E7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F307B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C19B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6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0F2CB8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D7702A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AD061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DCEDF1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4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4516D8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6</w:t>
            </w:r>
          </w:p>
        </w:tc>
      </w:tr>
      <w:tr w:rsidR="00A50C6C" w:rsidRPr="00692686" w14:paraId="3C1D5667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6D72AD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3B9B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47E3F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6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600F3B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D9291E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3AC9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30479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8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4372A9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2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68FE2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EAF33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813EA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6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4E479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4</w:t>
            </w:r>
          </w:p>
        </w:tc>
      </w:tr>
      <w:tr w:rsidR="00A50C6C" w:rsidRPr="00692686" w14:paraId="5BD732E4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C88927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8ED4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2854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8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0A06E4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5B47AE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CD91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0805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2C9326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9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BA0A8D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79767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7C204C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3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93E08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</w:t>
            </w:r>
          </w:p>
        </w:tc>
      </w:tr>
      <w:tr w:rsidR="00A50C6C" w:rsidRPr="00692686" w14:paraId="1EAAA7C3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9C82C4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72BE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D33A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2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CF2B67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0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64E497E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6604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9820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44D28E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F26AC7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B216F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279FC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7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2968E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9</w:t>
            </w:r>
          </w:p>
        </w:tc>
      </w:tr>
      <w:tr w:rsidR="00A50C6C" w:rsidRPr="00692686" w14:paraId="0D843770" w14:textId="77777777" w:rsidTr="00DC29A9"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3F293A6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6F66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8E3D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2491E4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A1A35D2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F98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8417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054CD0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04A21A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6F96ED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1DF51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2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A4F412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</w:t>
            </w:r>
          </w:p>
        </w:tc>
      </w:tr>
      <w:tr w:rsidR="00A50C6C" w:rsidRPr="00692686" w14:paraId="1F98A679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44F803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F7284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D12B9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8347F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6C49A3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51BE9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089E0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A3A58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812C36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DE19B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8D1AC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4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4A39D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0</w:t>
            </w:r>
          </w:p>
        </w:tc>
      </w:tr>
      <w:tr w:rsidR="00A50C6C" w:rsidRPr="00692686" w14:paraId="670BEBD4" w14:textId="77777777" w:rsidTr="002952A9">
        <w:tc>
          <w:tcPr>
            <w:tcW w:w="5000" w:type="pct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E37357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CB66B7">
              <w:rPr>
                <w:rFonts w:ascii="Times New Roman" w:hAnsi="Times New Roman" w:cs="Times New Roman"/>
                <w:b/>
                <w:bCs/>
              </w:rPr>
              <w:t>Possibly Exfoliable</w:t>
            </w:r>
          </w:p>
        </w:tc>
      </w:tr>
      <w:tr w:rsidR="00A50C6C" w:rsidRPr="00692686" w14:paraId="6C152647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4F6301AD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244425A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6564A53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B838D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124433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B838D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4733934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20A720F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46A90A8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B838D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E05087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B838D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0221FAD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A27D8D">
              <w:rPr>
                <w:rFonts w:ascii="Times New Roman" w:hAnsi="Times New Roman" w:cs="Times New Roman" w:hint="eastAsia"/>
                <w:b/>
                <w:bCs/>
                <w:color w:val="000000" w:themeColor="text1"/>
                <w:kern w:val="24"/>
                <w:sz w:val="15"/>
                <w:szCs w:val="15"/>
              </w:rPr>
              <w:t>F</w:t>
            </w:r>
            <w:r w:rsidRPr="00A27D8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ormula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6CA10CD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797705F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B838D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exf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62D1F4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692686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E</w:t>
            </w:r>
            <w:r w:rsidRPr="00B838D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vertAlign w:val="subscript"/>
              </w:rPr>
              <w:t>hul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 xml:space="preserve"> (meV)</w:t>
            </w:r>
          </w:p>
        </w:tc>
      </w:tr>
      <w:tr w:rsidR="00A50C6C" w:rsidRPr="00692686" w14:paraId="524EF477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26A62F0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624F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8EECC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1F9F9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2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A3AF86A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58E50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582F2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0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616397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0</w:t>
            </w:r>
          </w:p>
        </w:tc>
        <w:tc>
          <w:tcPr>
            <w:tcW w:w="4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A6A66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4B7F8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687FB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3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F94EC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</w:tr>
      <w:tr w:rsidR="00A50C6C" w:rsidRPr="00692686" w14:paraId="0A4F6175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A055578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ACA71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924C8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8DF18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8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2772A26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98BB7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B840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7E550F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1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361121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FFD2D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47B3A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BC4070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6</w:t>
            </w:r>
          </w:p>
        </w:tc>
      </w:tr>
      <w:tr w:rsidR="00A50C6C" w:rsidRPr="00692686" w14:paraId="180AF04C" w14:textId="77777777" w:rsidTr="00DC29A9"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25A6FEA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i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284368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2BCC2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C44C7F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B85BF9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AD21F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FDF28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4D018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2414B2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DC5B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75C3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32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C2A910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3</w:t>
            </w:r>
          </w:p>
        </w:tc>
      </w:tr>
      <w:tr w:rsidR="00A50C6C" w:rsidRPr="00692686" w14:paraId="0C80EF08" w14:textId="77777777" w:rsidTr="00DC29A9"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6B147E8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20873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F1280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99212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0</w:t>
            </w:r>
          </w:p>
        </w:tc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F98DC9D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541C8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D7F27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7D7D5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F3E891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CFA7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3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15DE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8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43D3E0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7</w:t>
            </w:r>
          </w:p>
        </w:tc>
      </w:tr>
      <w:tr w:rsidR="00A50C6C" w:rsidRPr="00692686" w14:paraId="6C167077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5EB5A3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6AFCB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6EC64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4B9C06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8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5160541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S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D47B6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A8F3B1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9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3DADA4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2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F5292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3919C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c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9DF7B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7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3562A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8</w:t>
            </w:r>
          </w:p>
        </w:tc>
      </w:tr>
      <w:tr w:rsidR="00A50C6C" w:rsidRPr="00692686" w14:paraId="32F17BC9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3E5703B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0F499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8734F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0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307E56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0F7D1E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3C0A3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61D45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1D374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4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FDE4E8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77394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DD476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A087EB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6</w:t>
            </w:r>
          </w:p>
        </w:tc>
      </w:tr>
      <w:tr w:rsidR="00A50C6C" w:rsidRPr="00692686" w14:paraId="7C4C2F9E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269114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Zr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989BE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2Ha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A205F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0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CCE50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979F110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CrT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621D84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72804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2B0A40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D92424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05FA3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5DA91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7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2D84CA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8</w:t>
            </w:r>
          </w:p>
        </w:tc>
      </w:tr>
      <w:tr w:rsidR="00A50C6C" w:rsidRPr="00692686" w14:paraId="1B03A4F0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1CBB25E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867E4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A6C06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3131F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1</w:t>
            </w:r>
          </w:p>
        </w:tc>
        <w:tc>
          <w:tcPr>
            <w:tcW w:w="467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A56FA86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58AB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79CD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42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C88E8C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5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B57F49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4FF37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3CF50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0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391CA1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2</w:t>
            </w:r>
          </w:p>
        </w:tc>
      </w:tr>
      <w:tr w:rsidR="00A50C6C" w:rsidRPr="00692686" w14:paraId="5A15303B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DB3BF6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Hf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98561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2B5E7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2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D2BD7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2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6BA47DC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63720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1B403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7BD34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1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A660FD5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7A369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8C50D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9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06EF4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3</w:t>
            </w:r>
          </w:p>
        </w:tc>
      </w:tr>
      <w:tr w:rsidR="00A50C6C" w:rsidRPr="00692686" w14:paraId="6D42B67D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9E83A4C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V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1160E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BF825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0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F735B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3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DD3A03E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oT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B7354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4Hb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84AF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8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A4BBED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6E640A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c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4B707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2602E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1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C4A664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</w:tr>
      <w:tr w:rsidR="00A50C6C" w:rsidRPr="00692686" w14:paraId="3B382AAD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35FCD8D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5D62AD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9F797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0486F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69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BA109E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1C3CE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aTe2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5A9E3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74E53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6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08A8092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7311B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7C826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11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A3CE9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</w:tr>
      <w:tr w:rsidR="00A50C6C" w:rsidRPr="00692686" w14:paraId="2574159C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CA09C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S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E737A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4F838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7479F4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59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2773ED1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WSe2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B17BBE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AE4FB1F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D82AF9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0</w:t>
            </w:r>
          </w:p>
        </w:tc>
        <w:tc>
          <w:tcPr>
            <w:tcW w:w="469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9976A89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ReS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DEB74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B28F5E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D6E8F1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</w:tr>
      <w:tr w:rsidR="00A50C6C" w:rsidRPr="00692686" w14:paraId="628326E9" w14:textId="77777777" w:rsidTr="00DC29A9">
        <w:tc>
          <w:tcPr>
            <w:tcW w:w="4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6DDA9C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NbTe2</w:t>
            </w:r>
          </w:p>
        </w:tc>
        <w:tc>
          <w:tcPr>
            <w:tcW w:w="4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6883D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MnS2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95A731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3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3BDA77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86</w:t>
            </w:r>
          </w:p>
        </w:tc>
        <w:tc>
          <w:tcPr>
            <w:tcW w:w="467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38F4FF" w14:textId="77777777" w:rsidR="00A50C6C" w:rsidRPr="004744AA" w:rsidRDefault="00A50C6C" w:rsidP="00561A82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1BDED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T’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3F94EC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4106E3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100</w:t>
            </w:r>
          </w:p>
        </w:tc>
        <w:tc>
          <w:tcPr>
            <w:tcW w:w="469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B2148B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CB0FC8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Td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294C16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78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58DF80" w14:textId="77777777" w:rsidR="00A50C6C" w:rsidRPr="004744AA" w:rsidRDefault="00A50C6C" w:rsidP="00561A82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</w:pPr>
            <w:r w:rsidRPr="004744AA">
              <w:rPr>
                <w:rFonts w:ascii="Times New Roman" w:hAnsi="Times New Roman" w:cs="Times New Roman"/>
                <w:color w:val="000000" w:themeColor="text1"/>
                <w:kern w:val="24"/>
                <w:sz w:val="15"/>
                <w:szCs w:val="15"/>
              </w:rPr>
              <w:t>95</w:t>
            </w:r>
          </w:p>
        </w:tc>
      </w:tr>
    </w:tbl>
    <w:p w14:paraId="5C78AAC2" w14:textId="77777777" w:rsidR="00A50C6C" w:rsidRDefault="00A50C6C"/>
    <w:p w14:paraId="3C4720CF" w14:textId="77777777" w:rsidR="00A50C6C" w:rsidRPr="00925F3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FC279B9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32C45D7D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32434F7D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5B4D4866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3EDF50AA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18265AE8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127A4542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11435E12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607C96CE" w14:textId="77777777" w:rsidR="00A50C6C" w:rsidRPr="00680C04" w:rsidRDefault="00A50C6C" w:rsidP="00680C04">
      <w:pPr>
        <w:pStyle w:val="Title"/>
        <w:rPr>
          <w:rFonts w:ascii="Times New Roman" w:hAnsi="Times New Roman" w:cs="Times New Roman"/>
        </w:rPr>
      </w:pPr>
      <w:r w:rsidRPr="00680C04">
        <w:rPr>
          <w:rFonts w:ascii="Times New Roman" w:hAnsi="Times New Roman" w:cs="Times New Roman"/>
        </w:rPr>
        <w:lastRenderedPageBreak/>
        <w:t>Structural distortions in TMDs</w:t>
      </w:r>
    </w:p>
    <w:p w14:paraId="26B23481" w14:textId="5BFE0A3B" w:rsidR="00A50C6C" w:rsidRDefault="00A50C6C" w:rsidP="00680C04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tructural distortions may have a great impact on both the electronic states and the stable configurations of </w:t>
      </w:r>
      <w:r>
        <w:rPr>
          <w:rFonts w:ascii="Times New Roman" w:hAnsi="Times New Roman" w:cs="Times New Roman" w:hint="eastAsia"/>
          <w:sz w:val="24"/>
        </w:rPr>
        <w:t>materials</w:t>
      </w:r>
      <w:r>
        <w:rPr>
          <w:rFonts w:ascii="Times New Roman" w:hAnsi="Times New Roman" w:cs="Times New Roman"/>
          <w:sz w:val="24"/>
        </w:rPr>
        <w:t xml:space="preserve">. Therefore, we made </w:t>
      </w:r>
      <w:r w:rsidRPr="00C624B2">
        <w:rPr>
          <w:rFonts w:ascii="Times New Roman" w:hAnsi="Times New Roman" w:cs="Times New Roman"/>
          <w:sz w:val="24"/>
        </w:rPr>
        <w:t xml:space="preserve">statistics on the </w:t>
      </w:r>
      <w:r>
        <w:rPr>
          <w:rFonts w:ascii="Times New Roman" w:hAnsi="Times New Roman" w:cs="Times New Roman"/>
          <w:sz w:val="24"/>
        </w:rPr>
        <w:t xml:space="preserve">structural </w:t>
      </w:r>
      <w:r w:rsidRPr="00C624B2">
        <w:rPr>
          <w:rFonts w:ascii="Times New Roman" w:hAnsi="Times New Roman" w:cs="Times New Roman"/>
          <w:sz w:val="24"/>
        </w:rPr>
        <w:t>distortion</w:t>
      </w:r>
      <w:r>
        <w:rPr>
          <w:rFonts w:ascii="Times New Roman" w:hAnsi="Times New Roman" w:cs="Times New Roman"/>
          <w:sz w:val="24"/>
        </w:rPr>
        <w:t>s</w:t>
      </w:r>
      <w:r w:rsidRPr="00C624B2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in TMDs, as shown in </w:t>
      </w:r>
      <w:r w:rsidRPr="00540344">
        <w:rPr>
          <w:rFonts w:ascii="Times New Roman" w:hAnsi="Times New Roman" w:cs="Times New Roman"/>
          <w:sz w:val="24"/>
        </w:rPr>
        <w:t xml:space="preserve">Table </w:t>
      </w:r>
      <w:r>
        <w:rPr>
          <w:rFonts w:ascii="Times New Roman" w:hAnsi="Times New Roman" w:cs="Times New Roman"/>
          <w:sz w:val="24"/>
        </w:rPr>
        <w:t>S4</w:t>
      </w:r>
      <w:r w:rsidRPr="00C624B2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Here, w</w:t>
      </w:r>
      <w:r w:rsidRPr="00067C8D">
        <w:rPr>
          <w:rFonts w:ascii="Times New Roman" w:hAnsi="Times New Roman" w:cs="Times New Roman"/>
          <w:sz w:val="24"/>
        </w:rPr>
        <w:t xml:space="preserve">e </w:t>
      </w:r>
      <w:r>
        <w:rPr>
          <w:rFonts w:ascii="Times New Roman" w:hAnsi="Times New Roman" w:cs="Times New Roman"/>
          <w:sz w:val="24"/>
        </w:rPr>
        <w:t>chose</w:t>
      </w:r>
      <w:r w:rsidRPr="00067C8D">
        <w:rPr>
          <w:rFonts w:ascii="Times New Roman" w:hAnsi="Times New Roman" w:cs="Times New Roman"/>
          <w:sz w:val="24"/>
        </w:rPr>
        <w:t xml:space="preserve"> two quantities to describe</w:t>
      </w:r>
      <w:r>
        <w:rPr>
          <w:rFonts w:ascii="Times New Roman" w:hAnsi="Times New Roman" w:cs="Times New Roman"/>
          <w:sz w:val="24"/>
        </w:rPr>
        <w:t xml:space="preserve"> the </w:t>
      </w:r>
      <w:r w:rsidRPr="00067C8D">
        <w:rPr>
          <w:rFonts w:ascii="Times New Roman" w:hAnsi="Times New Roman" w:cs="Times New Roman"/>
          <w:sz w:val="24"/>
        </w:rPr>
        <w:t>distortion</w:t>
      </w:r>
      <w:r>
        <w:rPr>
          <w:rFonts w:ascii="Times New Roman" w:hAnsi="Times New Roman" w:cs="Times New Roman"/>
          <w:sz w:val="24"/>
        </w:rPr>
        <w:t xml:space="preserve">s, namely the out-of-center distortion (labeled by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d</m:t>
            </m:r>
          </m:sub>
        </m:sSub>
      </m:oMath>
      <w:r>
        <w:rPr>
          <w:rFonts w:ascii="Times New Roman" w:hAnsi="Times New Roman" w:cs="Times New Roman"/>
          <w:sz w:val="24"/>
        </w:rPr>
        <w:t xml:space="preserve">) and the ratio of the shortest and longest T-X bond lengths (labeled by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l</m:t>
            </m:r>
          </m:sub>
        </m:sSub>
      </m:oMath>
      <w:r>
        <w:rPr>
          <w:rFonts w:ascii="Times New Roman" w:hAnsi="Times New Roman" w:cs="Times New Roman"/>
          <w:sz w:val="24"/>
        </w:rPr>
        <w:t xml:space="preserve">) </w:t>
      </w:r>
      <w:r>
        <w:rPr>
          <w:rFonts w:ascii="Times New Roman" w:hAnsi="Times New Roman" w:cs="Times New Roman"/>
          <w:noProof/>
          <w:sz w:val="24"/>
        </w:rPr>
        <w:t>[</w:t>
      </w:r>
      <w:r w:rsidR="00BC09F0">
        <w:rPr>
          <w:rFonts w:ascii="Times New Roman" w:hAnsi="Times New Roman" w:cs="Times New Roman"/>
          <w:noProof/>
          <w:sz w:val="24"/>
        </w:rPr>
        <w:t>49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="00BC09F0">
        <w:rPr>
          <w:rFonts w:ascii="Times New Roman" w:hAnsi="Times New Roman" w:cs="Times New Roman"/>
          <w:noProof/>
          <w:sz w:val="24"/>
        </w:rPr>
        <w:t>50</w:t>
      </w:r>
      <w:r>
        <w:rPr>
          <w:rFonts w:ascii="Times New Roman" w:hAnsi="Times New Roman" w:cs="Times New Roman"/>
          <w:noProof/>
          <w:sz w:val="24"/>
        </w:rPr>
        <w:t>]</w:t>
      </w:r>
      <w:r>
        <w:rPr>
          <w:rFonts w:ascii="Times New Roman" w:hAnsi="Times New Roman" w:cs="Times New Roman"/>
          <w:sz w:val="24"/>
        </w:rPr>
        <w:t xml:space="preserve">.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d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l</m:t>
            </m:r>
          </m:sub>
        </m:sSub>
      </m:oMath>
      <w:r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re calculated as follows:</w:t>
      </w:r>
    </w:p>
    <w:p w14:paraId="1D950046" w14:textId="77777777" w:rsidR="00A50C6C" w:rsidRPr="00DC51B5" w:rsidRDefault="009D5C6C" w:rsidP="00680C04">
      <w:pPr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∆</m:t>
            </m:r>
          </m:e>
          <m:sub>
            <m:r>
              <w:rPr>
                <w:rFonts w:ascii="Cambria Math" w:hAnsi="Cambria Math" w:cs="Times New Roman"/>
                <w:sz w:val="24"/>
              </w:rPr>
              <m:t>d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|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1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4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  <w:sz w:val="24"/>
              </w:rPr>
              <m:t>|</m:t>
            </m:r>
          </m:num>
          <m:den>
            <m:r>
              <w:rPr>
                <w:rFonts w:ascii="Cambria Math" w:hAnsi="Cambria Math" w:cs="Times New Roman"/>
                <w:sz w:val="24"/>
              </w:rPr>
              <m:t>|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cos</m:t>
                </m:r>
              </m:fNam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1</m:t>
                    </m:r>
                  </m:sub>
                </m:sSub>
              </m:e>
            </m:func>
            <m:r>
              <w:rPr>
                <w:rFonts w:ascii="Cambria Math" w:hAnsi="Cambria Math" w:cs="Times New Roman"/>
                <w:sz w:val="24"/>
              </w:rPr>
              <m:t>|</m:t>
            </m:r>
          </m:den>
        </m:f>
        <m:r>
          <w:rPr>
            <w:rFonts w:ascii="Cambria Math" w:hAnsi="Cambria Math" w:cs="Times New Roman"/>
            <w:sz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|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5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  <w:sz w:val="24"/>
              </w:rPr>
              <m:t>|</m:t>
            </m:r>
          </m:num>
          <m:den>
            <m:r>
              <w:rPr>
                <w:rFonts w:ascii="Cambria Math" w:hAnsi="Cambria Math" w:cs="Times New Roman"/>
                <w:sz w:val="24"/>
              </w:rPr>
              <m:t>|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cos</m:t>
                </m:r>
              </m:fNam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b>
                </m:sSub>
              </m:e>
            </m:func>
            <m:r>
              <w:rPr>
                <w:rFonts w:ascii="Cambria Math" w:hAnsi="Cambria Math" w:cs="Times New Roman"/>
                <w:sz w:val="24"/>
              </w:rPr>
              <m:t>|</m:t>
            </m:r>
          </m:den>
        </m:f>
        <m:r>
          <w:rPr>
            <w:rFonts w:ascii="Cambria Math" w:hAnsi="Cambria Math" w:cs="Times New Roman"/>
            <w:sz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|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3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  <w:sz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6</m:t>
                    </m:r>
                  </m:sub>
                </m:sSub>
              </m:sub>
            </m:sSub>
            <m:r>
              <w:rPr>
                <w:rFonts w:ascii="Cambria Math" w:hAnsi="Cambria Math" w:cs="Times New Roman"/>
                <w:sz w:val="24"/>
              </w:rPr>
              <m:t>|</m:t>
            </m:r>
          </m:num>
          <m:den>
            <m:r>
              <w:rPr>
                <w:rFonts w:ascii="Cambria Math" w:hAnsi="Cambria Math" w:cs="Times New Roman"/>
                <w:sz w:val="24"/>
              </w:rPr>
              <m:t>|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cos</m:t>
                </m:r>
              </m:fNam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3</m:t>
                    </m:r>
                  </m:sub>
                </m:sSub>
              </m:e>
            </m:func>
            <m:r>
              <w:rPr>
                <w:rFonts w:ascii="Cambria Math" w:hAnsi="Cambria Math" w:cs="Times New Roman"/>
                <w:sz w:val="24"/>
              </w:rPr>
              <m:t>|</m:t>
            </m:r>
          </m:den>
        </m:f>
      </m:oMath>
      <w:r w:rsidR="00A50C6C">
        <w:rPr>
          <w:rFonts w:ascii="Times New Roman" w:hAnsi="Times New Roman" w:cs="Times New Roman" w:hint="eastAsia"/>
          <w:sz w:val="24"/>
        </w:rPr>
        <w:t xml:space="preserve"> </w:t>
      </w:r>
      <w:r w:rsidR="00A50C6C">
        <w:rPr>
          <w:rFonts w:ascii="Times New Roman" w:hAnsi="Times New Roman" w:cs="Times New Roman"/>
          <w:sz w:val="24"/>
        </w:rPr>
        <w:t xml:space="preserve">            </w:t>
      </w:r>
      <w:r w:rsidR="00A50C6C">
        <w:rPr>
          <w:rFonts w:ascii="Times New Roman" w:hAnsi="Times New Roman" w:cs="Times New Roman" w:hint="eastAsia"/>
          <w:sz w:val="24"/>
        </w:rPr>
        <w:t>(1</w:t>
      </w:r>
      <w:r w:rsidR="00A50C6C">
        <w:rPr>
          <w:rFonts w:ascii="Times New Roman" w:hAnsi="Times New Roman" w:cs="Times New Roman"/>
          <w:sz w:val="24"/>
        </w:rPr>
        <w:t>)</w:t>
      </w:r>
    </w:p>
    <w:p w14:paraId="783834E0" w14:textId="77777777" w:rsidR="00A50C6C" w:rsidRDefault="009D5C6C" w:rsidP="00680C04">
      <w:pPr>
        <w:jc w:val="right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l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mi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max</m:t>
                </m:r>
              </m:sub>
            </m:sSub>
          </m:den>
        </m:f>
      </m:oMath>
      <w:r w:rsidR="00A50C6C">
        <w:rPr>
          <w:rFonts w:ascii="Times New Roman" w:hAnsi="Times New Roman" w:cs="Times New Roman" w:hint="eastAsia"/>
          <w:sz w:val="24"/>
        </w:rPr>
        <w:t xml:space="preserve"> </w:t>
      </w:r>
      <w:r w:rsidR="00A50C6C">
        <w:rPr>
          <w:rFonts w:ascii="Times New Roman" w:hAnsi="Times New Roman" w:cs="Times New Roman"/>
          <w:sz w:val="24"/>
        </w:rPr>
        <w:t xml:space="preserve">                            (</w:t>
      </w:r>
      <w:r w:rsidR="00A50C6C">
        <w:rPr>
          <w:rFonts w:ascii="Times New Roman" w:hAnsi="Times New Roman" w:cs="Times New Roman" w:hint="eastAsia"/>
          <w:sz w:val="24"/>
        </w:rPr>
        <w:t>2</w:t>
      </w:r>
      <w:r w:rsidR="00A50C6C">
        <w:rPr>
          <w:rFonts w:ascii="Times New Roman" w:hAnsi="Times New Roman" w:cs="Times New Roman"/>
          <w:sz w:val="24"/>
        </w:rPr>
        <w:t>)</w:t>
      </w:r>
    </w:p>
    <w:p w14:paraId="1F515F1A" w14:textId="46724907" w:rsidR="00A50C6C" w:rsidRDefault="009D5C6C" w:rsidP="00680C04">
      <w:pPr>
        <w:spacing w:line="480" w:lineRule="auto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d</m:t>
            </m:r>
          </m:sub>
        </m:sSub>
      </m:oMath>
      <w:r w:rsidR="00A50C6C" w:rsidRPr="00FB72E7">
        <w:rPr>
          <w:rFonts w:ascii="Times New Roman" w:hAnsi="Times New Roman" w:cs="Times New Roman"/>
          <w:sz w:val="24"/>
        </w:rPr>
        <w:t xml:space="preserve"> quantif</w:t>
      </w:r>
      <w:r w:rsidR="00A50C6C">
        <w:rPr>
          <w:rFonts w:ascii="Times New Roman" w:hAnsi="Times New Roman" w:cs="Times New Roman"/>
          <w:sz w:val="24"/>
        </w:rPr>
        <w:t>ies</w:t>
      </w:r>
      <w:r w:rsidR="00A50C6C" w:rsidRPr="00FB72E7">
        <w:rPr>
          <w:rFonts w:ascii="Times New Roman" w:hAnsi="Times New Roman" w:cs="Times New Roman"/>
          <w:sz w:val="24"/>
        </w:rPr>
        <w:t xml:space="preserve"> the </w:t>
      </w:r>
      <w:r w:rsidR="00A50C6C">
        <w:rPr>
          <w:rFonts w:ascii="Times New Roman" w:hAnsi="Times New Roman" w:cs="Times New Roman"/>
          <w:sz w:val="24"/>
        </w:rPr>
        <w:t xml:space="preserve">magnitude of the out-of-center distortion (the specific meaning of the symbols in Equation (1) is shown in </w:t>
      </w:r>
      <w:r w:rsidR="00A50C6C" w:rsidRPr="002C4492">
        <w:rPr>
          <w:rFonts w:ascii="Times New Roman" w:hAnsi="Times New Roman" w:cs="Times New Roman"/>
          <w:sz w:val="24"/>
        </w:rPr>
        <w:t>Fig</w:t>
      </w:r>
      <w:r w:rsidR="00A50C6C">
        <w:rPr>
          <w:rFonts w:ascii="Times New Roman" w:hAnsi="Times New Roman" w:cs="Times New Roman"/>
          <w:sz w:val="24"/>
        </w:rPr>
        <w:t>.</w:t>
      </w:r>
      <w:r w:rsidR="00A50C6C" w:rsidRPr="002C4492">
        <w:rPr>
          <w:rFonts w:ascii="Times New Roman" w:hAnsi="Times New Roman" w:cs="Times New Roman"/>
          <w:sz w:val="24"/>
        </w:rPr>
        <w:t xml:space="preserve"> </w:t>
      </w:r>
      <w:r w:rsidR="00A50C6C">
        <w:rPr>
          <w:rFonts w:ascii="Times New Roman" w:hAnsi="Times New Roman" w:cs="Times New Roman"/>
          <w:sz w:val="24"/>
        </w:rPr>
        <w:t xml:space="preserve">S3), and a nonzero value can be obtained if the transition metal deviates from its octahedral site.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</w:rPr>
              <m:t>l</m:t>
            </m:r>
          </m:sub>
        </m:sSub>
      </m:oMath>
      <w:r w:rsidR="00A50C6C" w:rsidRPr="00067C8D">
        <w:rPr>
          <w:rFonts w:ascii="Times New Roman" w:hAnsi="Times New Roman" w:cs="Times New Roman"/>
          <w:sz w:val="24"/>
        </w:rPr>
        <w:t xml:space="preserve"> refers to the ratio of the shortest and longest bond length</w:t>
      </w:r>
      <w:r w:rsidR="00A50C6C">
        <w:rPr>
          <w:rFonts w:ascii="Times New Roman" w:hAnsi="Times New Roman" w:cs="Times New Roman"/>
          <w:sz w:val="24"/>
        </w:rPr>
        <w:t>s</w:t>
      </w:r>
      <w:r w:rsidR="00A50C6C" w:rsidRPr="00067C8D">
        <w:rPr>
          <w:rFonts w:ascii="Times New Roman" w:hAnsi="Times New Roman" w:cs="Times New Roman"/>
          <w:sz w:val="24"/>
        </w:rPr>
        <w:t xml:space="preserve"> among the </w:t>
      </w:r>
      <w:r w:rsidR="00A50C6C">
        <w:rPr>
          <w:rFonts w:ascii="Times New Roman" w:hAnsi="Times New Roman" w:cs="Times New Roman"/>
          <w:sz w:val="24"/>
        </w:rPr>
        <w:t>six</w:t>
      </w:r>
      <w:r w:rsidR="00A50C6C" w:rsidRPr="00067C8D">
        <w:rPr>
          <w:rFonts w:ascii="Times New Roman" w:hAnsi="Times New Roman" w:cs="Times New Roman"/>
          <w:sz w:val="24"/>
        </w:rPr>
        <w:t xml:space="preserve"> </w:t>
      </w:r>
      <w:r w:rsidR="00A50C6C">
        <w:rPr>
          <w:rFonts w:ascii="Times New Roman" w:hAnsi="Times New Roman" w:cs="Times New Roman"/>
          <w:sz w:val="24"/>
        </w:rPr>
        <w:t xml:space="preserve">T-X </w:t>
      </w:r>
      <w:r w:rsidR="00A50C6C" w:rsidRPr="00067C8D">
        <w:rPr>
          <w:rFonts w:ascii="Times New Roman" w:hAnsi="Times New Roman" w:cs="Times New Roman"/>
          <w:sz w:val="24"/>
        </w:rPr>
        <w:t xml:space="preserve">bonds in </w:t>
      </w:r>
      <w:r w:rsidR="00A50C6C">
        <w:rPr>
          <w:rFonts w:ascii="Times New Roman" w:hAnsi="Times New Roman" w:cs="Times New Roman"/>
          <w:sz w:val="24"/>
        </w:rPr>
        <w:t>one</w:t>
      </w:r>
      <w:r w:rsidR="00A50C6C" w:rsidRPr="00067C8D">
        <w:rPr>
          <w:rFonts w:ascii="Times New Roman" w:hAnsi="Times New Roman" w:cs="Times New Roman"/>
          <w:sz w:val="24"/>
        </w:rPr>
        <w:t xml:space="preserve"> octahedr</w:t>
      </w:r>
      <w:r w:rsidR="00A50C6C">
        <w:rPr>
          <w:rFonts w:ascii="Times New Roman" w:hAnsi="Times New Roman" w:cs="Times New Roman"/>
          <w:sz w:val="24"/>
        </w:rPr>
        <w:t xml:space="preserve">on. It can </w:t>
      </w:r>
      <w:r w:rsidR="00A50C6C">
        <w:rPr>
          <w:rFonts w:ascii="Times New Roman" w:hAnsi="Times New Roman" w:cs="Times New Roman" w:hint="eastAsia"/>
          <w:sz w:val="24"/>
        </w:rPr>
        <w:t>re</w:t>
      </w:r>
      <w:r w:rsidR="00A50C6C">
        <w:rPr>
          <w:rFonts w:ascii="Times New Roman" w:hAnsi="Times New Roman" w:cs="Times New Roman"/>
          <w:sz w:val="24"/>
        </w:rPr>
        <w:t>present</w:t>
      </w:r>
      <w:r w:rsidR="00A50C6C">
        <w:rPr>
          <w:rFonts w:ascii="Times New Roman" w:hAnsi="Times New Roman" w:cs="Times New Roman" w:hint="eastAsia"/>
          <w:sz w:val="24"/>
        </w:rPr>
        <w:t xml:space="preserve"> </w:t>
      </w:r>
      <w:r w:rsidR="00A50C6C">
        <w:rPr>
          <w:rFonts w:ascii="Times New Roman" w:hAnsi="Times New Roman" w:cs="Times New Roman"/>
          <w:sz w:val="24"/>
        </w:rPr>
        <w:t xml:space="preserve">not only the uneven degree of bond lengths, but also the strength of the metal-metal bonding </w:t>
      </w:r>
      <w:r w:rsidR="00A50C6C">
        <w:rPr>
          <w:rFonts w:ascii="Times New Roman" w:hAnsi="Times New Roman" w:cs="Times New Roman"/>
          <w:noProof/>
          <w:sz w:val="24"/>
        </w:rPr>
        <w:t>[</w:t>
      </w:r>
      <w:r w:rsidR="00BC09F0">
        <w:rPr>
          <w:rFonts w:ascii="Times New Roman" w:hAnsi="Times New Roman" w:cs="Times New Roman"/>
          <w:noProof/>
          <w:sz w:val="24"/>
        </w:rPr>
        <w:t>49</w:t>
      </w:r>
      <w:r w:rsidR="00A50C6C">
        <w:rPr>
          <w:rFonts w:ascii="Times New Roman" w:hAnsi="Times New Roman" w:cs="Times New Roman"/>
          <w:noProof/>
          <w:sz w:val="24"/>
        </w:rPr>
        <w:t>]</w:t>
      </w:r>
      <w:r w:rsidR="00A50C6C">
        <w:rPr>
          <w:rFonts w:ascii="Times New Roman" w:hAnsi="Times New Roman" w:cs="Times New Roman"/>
          <w:sz w:val="24"/>
        </w:rPr>
        <w:t>.</w:t>
      </w:r>
    </w:p>
    <w:p w14:paraId="0FBA2750" w14:textId="77777777" w:rsidR="00A50C6C" w:rsidRPr="00680C04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7382EABF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0074948E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22E9C3F4" w14:textId="61DD20B8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7B3D2AA7" w14:textId="749A3383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5AB729B1" w14:textId="3FC743F1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5A8649D1" w14:textId="6CCACBE3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3AFCB20F" w14:textId="0B47C730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5BB138D4" w14:textId="38DE064A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38A42697" w14:textId="0C69434E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3D47AFA6" w14:textId="022A4282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2A46287B" w14:textId="608BB373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6A703F88" w14:textId="6F422ECD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590A6BFA" w14:textId="77777777" w:rsidR="00E402F8" w:rsidRDefault="00E402F8">
      <w:pPr>
        <w:rPr>
          <w:rFonts w:ascii="Times New Roman" w:hAnsi="Times New Roman" w:cs="Times New Roman"/>
          <w:b/>
          <w:bCs/>
          <w:szCs w:val="21"/>
        </w:rPr>
      </w:pPr>
    </w:p>
    <w:p w14:paraId="3BA91D7D" w14:textId="301EE7ED" w:rsidR="00E402F8" w:rsidRPr="00364963" w:rsidRDefault="00E402F8" w:rsidP="00E402F8">
      <w:pPr>
        <w:rPr>
          <w:rFonts w:ascii="Times New Roman" w:hAnsi="Times New Roman" w:cs="Times New Roman"/>
          <w:szCs w:val="21"/>
        </w:rPr>
      </w:pPr>
      <w:r w:rsidRPr="00497ADB">
        <w:rPr>
          <w:rFonts w:ascii="Times New Roman" w:hAnsi="Times New Roman" w:cs="Times New Roman" w:hint="eastAsia"/>
          <w:b/>
          <w:bCs/>
          <w:szCs w:val="21"/>
        </w:rPr>
        <w:lastRenderedPageBreak/>
        <w:t>T</w:t>
      </w:r>
      <w:r w:rsidRPr="00497ADB">
        <w:rPr>
          <w:rFonts w:ascii="Times New Roman" w:hAnsi="Times New Roman" w:cs="Times New Roman"/>
          <w:b/>
          <w:bCs/>
          <w:szCs w:val="21"/>
        </w:rPr>
        <w:t>able S</w:t>
      </w:r>
      <w:r w:rsidR="00C950A4">
        <w:rPr>
          <w:rFonts w:ascii="Times New Roman" w:hAnsi="Times New Roman" w:cs="Times New Roman"/>
          <w:b/>
          <w:bCs/>
          <w:szCs w:val="21"/>
        </w:rPr>
        <w:t>5</w:t>
      </w:r>
      <w:r>
        <w:rPr>
          <w:rFonts w:ascii="Times New Roman" w:hAnsi="Times New Roman" w:cs="Times New Roman"/>
          <w:b/>
          <w:bCs/>
          <w:szCs w:val="21"/>
        </w:rPr>
        <w:t>. Reference table of structural distortions of TMDs.</w:t>
      </w:r>
      <w:r>
        <w:rPr>
          <w:rFonts w:ascii="Times New Roman" w:hAnsi="Times New Roman" w:cs="Times New Roman"/>
          <w:szCs w:val="21"/>
        </w:rPr>
        <w:t xml:space="preserve"> Detailed information of phases is listed in Table 1. There are two types: NL and L represent non-layered and layered, respectively</w:t>
      </w:r>
      <w:r w:rsidR="00B53B4C">
        <w:rPr>
          <w:rFonts w:ascii="Times New Roman" w:hAnsi="Times New Roman" w:cs="Times New Roman"/>
          <w:szCs w:val="21"/>
        </w:rPr>
        <w:t xml:space="preserve"> </w:t>
      </w:r>
      <w:r w:rsidR="00B53B4C" w:rsidRPr="00F614CA">
        <w:rPr>
          <w:rFonts w:ascii="Times New Roman" w:hAnsi="Times New Roman" w:cs="Times New Roman"/>
          <w:szCs w:val="21"/>
        </w:rPr>
        <w:t>(</w:t>
      </w:r>
      <w:r w:rsidR="00B53B4C">
        <w:rPr>
          <w:rFonts w:ascii="Times New Roman" w:hAnsi="Times New Roman" w:cs="Times New Roman"/>
          <w:szCs w:val="21"/>
        </w:rPr>
        <w:t>structural</w:t>
      </w:r>
      <w:r w:rsidR="00B53B4C" w:rsidRPr="00F614CA">
        <w:rPr>
          <w:rFonts w:ascii="Times New Roman" w:hAnsi="Times New Roman" w:cs="Times New Roman"/>
          <w:szCs w:val="21"/>
        </w:rPr>
        <w:t xml:space="preserve"> </w:t>
      </w:r>
      <w:r w:rsidR="00B53B4C">
        <w:rPr>
          <w:rFonts w:ascii="Times New Roman" w:hAnsi="Times New Roman" w:cs="Times New Roman"/>
          <w:szCs w:val="21"/>
        </w:rPr>
        <w:t>d</w:t>
      </w:r>
      <w:r w:rsidR="00B53B4C" w:rsidRPr="00F614CA">
        <w:rPr>
          <w:rFonts w:ascii="Times New Roman" w:hAnsi="Times New Roman" w:cs="Times New Roman"/>
          <w:szCs w:val="21"/>
        </w:rPr>
        <w:t>ata can also be obtained from Atomly)</w:t>
      </w:r>
      <w:r w:rsidR="00B53B4C">
        <w:rPr>
          <w:rFonts w:ascii="Times New Roman" w:hAnsi="Times New Roman" w:cs="Times New Roman"/>
          <w:szCs w:val="21"/>
        </w:rPr>
        <w:t>.</w:t>
      </w:r>
    </w:p>
    <w:p w14:paraId="7D0F2767" w14:textId="77777777" w:rsidR="00A50C6C" w:rsidRPr="001F27D7" w:rsidRDefault="00A50C6C">
      <w:pPr>
        <w:rPr>
          <w:rFonts w:ascii="Times New Roman" w:hAnsi="Times New Roman" w:cs="Times New Roman"/>
          <w:b/>
          <w:bCs/>
          <w:szCs w:val="21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"/>
        <w:gridCol w:w="829"/>
        <w:gridCol w:w="829"/>
        <w:gridCol w:w="829"/>
        <w:gridCol w:w="829"/>
        <w:gridCol w:w="829"/>
        <w:gridCol w:w="829"/>
        <w:gridCol w:w="829"/>
        <w:gridCol w:w="829"/>
        <w:gridCol w:w="829"/>
      </w:tblGrid>
      <w:tr w:rsidR="00A50C6C" w14:paraId="4F9769C5" w14:textId="77777777" w:rsidTr="00EA06FD">
        <w:trPr>
          <w:tblHeader/>
        </w:trPr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9678A5C" w14:textId="77777777" w:rsidR="00A50C6C" w:rsidRPr="0016453D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5"/>
                <w:szCs w:val="15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ormula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433D3A6" w14:textId="77777777" w:rsidR="00A50C6C" w:rsidRPr="0016453D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16453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34B542E" w14:textId="77777777" w:rsidR="00A50C6C" w:rsidRPr="0016453D" w:rsidRDefault="009D5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Δ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BE9507D" w14:textId="77777777" w:rsidR="00A50C6C" w:rsidRPr="0016453D" w:rsidRDefault="009D5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R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l</m:t>
                    </m:r>
                  </m:sub>
                </m:sSub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0C194EB" w14:textId="77777777" w:rsidR="00A50C6C" w:rsidRPr="0016453D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16453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Type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D7AB61E" w14:textId="77777777" w:rsidR="00A50C6C" w:rsidRPr="0016453D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15"/>
                <w:szCs w:val="15"/>
              </w:rPr>
              <w:t>F</w:t>
            </w:r>
            <w:r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ormula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7A95FF6" w14:textId="77777777" w:rsidR="00A50C6C" w:rsidRPr="0016453D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16453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Phase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7D329A5" w14:textId="77777777" w:rsidR="00A50C6C" w:rsidRPr="0016453D" w:rsidRDefault="009D5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Δ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AF19181" w14:textId="77777777" w:rsidR="00A50C6C" w:rsidRPr="0016453D" w:rsidRDefault="009D5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R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15"/>
                        <w:szCs w:val="15"/>
                      </w:rPr>
                      <m:t>l</m:t>
                    </m:r>
                  </m:sub>
                </m:sSub>
              </m:oMath>
            </m:oMathPara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067F7BA" w14:textId="77777777" w:rsidR="00A50C6C" w:rsidRPr="0016453D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16453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  <w:t>Type</w:t>
            </w:r>
          </w:p>
        </w:tc>
      </w:tr>
      <w:tr w:rsidR="00A50C6C" w14:paraId="6B9A6F2D" w14:textId="77777777" w:rsidTr="0047782A"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EC1842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iS2</w:t>
            </w:r>
          </w:p>
        </w:tc>
        <w:tc>
          <w:tcPr>
            <w:tcW w:w="829" w:type="dxa"/>
            <w:tcBorders>
              <w:top w:val="single" w:sz="4" w:space="0" w:color="auto"/>
            </w:tcBorders>
            <w:vAlign w:val="center"/>
          </w:tcPr>
          <w:p w14:paraId="60F8BBD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</w:tcBorders>
            <w:vAlign w:val="center"/>
          </w:tcPr>
          <w:p w14:paraId="414B0CE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0.247</w:t>
            </w:r>
          </w:p>
        </w:tc>
        <w:tc>
          <w:tcPr>
            <w:tcW w:w="829" w:type="dxa"/>
            <w:tcBorders>
              <w:top w:val="single" w:sz="4" w:space="0" w:color="auto"/>
            </w:tcBorders>
            <w:vAlign w:val="center"/>
          </w:tcPr>
          <w:p w14:paraId="773C00E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0.931</w:t>
            </w:r>
          </w:p>
        </w:tc>
        <w:tc>
          <w:tcPr>
            <w:tcW w:w="829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53FB236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48970D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M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oTe2</w:t>
            </w:r>
          </w:p>
        </w:tc>
        <w:tc>
          <w:tcPr>
            <w:tcW w:w="829" w:type="dxa"/>
            <w:tcBorders>
              <w:top w:val="single" w:sz="4" w:space="0" w:color="auto"/>
            </w:tcBorders>
            <w:vAlign w:val="center"/>
          </w:tcPr>
          <w:p w14:paraId="07BAED2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single" w:sz="4" w:space="0" w:color="auto"/>
            </w:tcBorders>
            <w:vAlign w:val="center"/>
          </w:tcPr>
          <w:p w14:paraId="2929C7F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24</w:t>
            </w:r>
          </w:p>
        </w:tc>
        <w:tc>
          <w:tcPr>
            <w:tcW w:w="829" w:type="dxa"/>
            <w:tcBorders>
              <w:top w:val="single" w:sz="4" w:space="0" w:color="auto"/>
            </w:tcBorders>
            <w:vAlign w:val="center"/>
          </w:tcPr>
          <w:p w14:paraId="42E928C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2</w:t>
            </w:r>
          </w:p>
        </w:tc>
        <w:tc>
          <w:tcPr>
            <w:tcW w:w="829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05CEDA5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14:paraId="62BA7448" w14:textId="77777777" w:rsidTr="0047782A"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EA8071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bottom w:val="single" w:sz="4" w:space="0" w:color="auto"/>
            </w:tcBorders>
            <w:vAlign w:val="center"/>
          </w:tcPr>
          <w:p w14:paraId="2F23B21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vAlign w:val="center"/>
          </w:tcPr>
          <w:p w14:paraId="077364C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bottom w:val="single" w:sz="4" w:space="0" w:color="auto"/>
            </w:tcBorders>
            <w:vAlign w:val="center"/>
          </w:tcPr>
          <w:p w14:paraId="70ED48D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0.951</w:t>
            </w:r>
          </w:p>
        </w:tc>
        <w:tc>
          <w:tcPr>
            <w:tcW w:w="829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A10E65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</w:tcBorders>
            <w:vAlign w:val="center"/>
          </w:tcPr>
          <w:p w14:paraId="5562010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vAlign w:val="center"/>
          </w:tcPr>
          <w:p w14:paraId="2BCD7C4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vAlign w:val="center"/>
          </w:tcPr>
          <w:p w14:paraId="05264FE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35</w:t>
            </w:r>
          </w:p>
        </w:tc>
        <w:tc>
          <w:tcPr>
            <w:tcW w:w="829" w:type="dxa"/>
            <w:vAlign w:val="center"/>
          </w:tcPr>
          <w:p w14:paraId="29D3C75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1</w:t>
            </w:r>
          </w:p>
        </w:tc>
        <w:tc>
          <w:tcPr>
            <w:tcW w:w="829" w:type="dxa"/>
            <w:tcBorders>
              <w:right w:val="single" w:sz="4" w:space="0" w:color="auto"/>
            </w:tcBorders>
            <w:vAlign w:val="center"/>
          </w:tcPr>
          <w:p w14:paraId="3C92B1C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4F188EF6" w14:textId="77777777" w:rsidTr="0047782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0BE45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i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42E26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F531C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4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82C83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3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48308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279EA8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272E3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23A58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7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93025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CCAD1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0C8026F0" w14:textId="77777777" w:rsidTr="007316D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C31642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i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DB545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3FDF0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5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5C03A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00618E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4F5547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W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B551B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0B9DE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5B4994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C6A13A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3D1E6529" w14:textId="77777777" w:rsidTr="007316D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628D0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C9C04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E14E9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919E2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6CEBB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09C02D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256B1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891BC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FC834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44312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3A0EE921" w14:textId="77777777" w:rsidTr="005B003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21B998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Z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DEB74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28E3D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4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B9CE4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82A65F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D9659B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W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FDC3E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150AA9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3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AD358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5EA56C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6B96D275" w14:textId="77777777" w:rsidTr="005B003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1267A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20967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3930A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0CD70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A12BC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518AEF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FDB68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50A06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3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275CB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1C167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012BF21E" w14:textId="77777777" w:rsidTr="00DC6B3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414BCA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Z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97218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EDE20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87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040F6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D0212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C95F37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M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FA9417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4259E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7F2E8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7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928114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2649DEF2" w14:textId="77777777" w:rsidTr="00DC6B3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F41F2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Z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5BBBC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3F0DB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7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FD9D1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80480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057479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28E6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FCD1E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97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CE99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1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2698CC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14FE4A88" w14:textId="77777777" w:rsidTr="00DC6B3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AFAB60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H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f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26A37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5982D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2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FE3D8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08AB3A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41A678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294D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5AE9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5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D6A0B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7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8E003C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3B0A2992" w14:textId="77777777" w:rsidTr="00DC6B3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7DF75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D864CF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444B9A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937F3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84D76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7490DA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E453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D3397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6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11B5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692DBE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3B5DCCB4" w14:textId="77777777" w:rsidTr="00DC6B3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FE98FE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H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f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4307F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9516D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7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9967C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302AC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8E6893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2B945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E5D93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9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CBF61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ABBC2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7C0E66B8" w14:textId="77777777" w:rsidTr="00B1143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882F97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H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f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AA4A6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F49C3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7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19EBA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735C2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6A3649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M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56CA9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A63B7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D4380A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1AB19E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21A745F5" w14:textId="77777777" w:rsidTr="00B1143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F87A7F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V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428F3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7CC91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3BFD6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3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C7453B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5BC9FC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93D6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64CA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8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846A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9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F3BBBF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649BB06D" w14:textId="77777777" w:rsidTr="00B1143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337D3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570C6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82D2E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78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E2F1A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3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5DF49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7A7D9CB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24AC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CCCB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6DA2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8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3DB06A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27CE00A1" w14:textId="77777777" w:rsidTr="00B1143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3CC2B6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V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AAC8A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E11A5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2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BB793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1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526A42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67520B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532E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2E654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0A98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2A3FA8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028D780E" w14:textId="77777777" w:rsidTr="00B1143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4FAEB3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1D945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CF8EE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79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A764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3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58888B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F299A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FE1B4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682FD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2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FFC01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1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7917A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1895E866" w14:textId="77777777" w:rsidTr="006B356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43536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3779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02FF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D104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9973BF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9E4D62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M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n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AF7E14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89E4C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19FEB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34E295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045DF8D8" w14:textId="77777777" w:rsidTr="006B3563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013E3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BD71F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C904D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5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CB813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8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294EB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BE52C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7A2CB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11C6C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4030AB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BF138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0884D932" w14:textId="77777777" w:rsidTr="00EE414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4202A3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V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017A1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B4CD7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5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3A5E2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1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13A544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05BEC9D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c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513FB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06171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9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B00FF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1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860E6D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28645B85" w14:textId="77777777" w:rsidTr="00EE414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B8CF5C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DD05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EC65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3ADF0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D8BD67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8AF0D1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5E2E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D9C1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9193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6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CD8E8B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5916D719" w14:textId="77777777" w:rsidTr="00EE414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D17C93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F434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4139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89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4169A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8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07F93B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952E87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BEE6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687F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3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BDE2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3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18792C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70610F9A" w14:textId="77777777" w:rsidTr="00EE414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C46CF1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84A77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19337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98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D8D8D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02895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65AB58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0F2D25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7CF6D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16E47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3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473FA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49167CDB" w14:textId="77777777" w:rsidTr="00B808A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A07A6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b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84E48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40462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63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D0B6C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003A3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7C5647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c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ABC39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7BE8C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0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9CE69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447FF3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65F4BE31" w14:textId="77777777" w:rsidTr="00B808A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EC0A6E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b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D0322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21DA2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2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ABB53B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87D19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87FC78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53DE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F4E74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58EA7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2273A4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4226A8D3" w14:textId="77777777" w:rsidTr="00B808A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931416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b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A60F6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AB166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4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882C3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315F56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C754B8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E09B8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BC013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6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88173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EE75B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6A93D2FA" w14:textId="77777777" w:rsidTr="00543B0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0277B1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A3CC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9ADA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51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89F7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6CA54F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B2BA07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c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B7C94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B2612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46926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86C375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52C3D538" w14:textId="77777777" w:rsidTr="00543B0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411C10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6D4D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0889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6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4B0C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1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B3F2E7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1E6797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E120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6B44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7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E7C1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3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63BE4C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43D90BDA" w14:textId="77777777" w:rsidTr="00543B0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DD7B10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AEC0F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2DADC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2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6F9FC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5166E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6E50B5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0488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BCAB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68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CE6F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1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875375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2EA6E57C" w14:textId="77777777" w:rsidTr="00543B0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8A87EC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14E7F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14E89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6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2BE9A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CAFB51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BC2EBC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DC029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5C37D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D71CF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7F95E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1A1C0E30" w14:textId="77777777" w:rsidTr="00E2246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BE97C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D2271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3300E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2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B6DD2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4E502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666745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89E49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C13CE3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4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DB383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B08C28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1E2C1FF0" w14:textId="77777777" w:rsidTr="00E2246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590A3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E91A4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A2B24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9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9EDB8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58ED0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B89688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CC89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8C4E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02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7205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1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040B9F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5653EAAE" w14:textId="77777777" w:rsidTr="00E22469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DD20BC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1AF07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86F16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43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E7A16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5228EED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5EE3D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57FBC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64175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0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DFD74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8523F5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31373330" w14:textId="77777777" w:rsidTr="00111C4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6C5EF06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39551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1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’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1491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4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EB28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4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372D7F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D3846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8C532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5F5EF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6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CB8C2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2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CCFDF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76F58D41" w14:textId="77777777" w:rsidTr="00111C4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DB37F1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1FA09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5FED9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4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2B5B1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51ED3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9059CB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58D9A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A229E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397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2EDED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3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276FB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154D5A9A" w14:textId="77777777" w:rsidTr="0047782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538E54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C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C0DFF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5BB96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9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E5702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3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0B5A2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8F9FC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F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F0916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079BB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8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ECF61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A9EF4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5AA6302A" w14:textId="77777777" w:rsidTr="0047782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99775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C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83798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DA09B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8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4350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63558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FD55C9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F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4E9F7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488D7E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7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68FEE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06CAF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57CC6E8A" w14:textId="77777777" w:rsidTr="00E473F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492969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C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A82F2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D26585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8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16F13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230CA5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CFFD2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F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e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303AF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53797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5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6697C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D8875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14C0A741" w14:textId="77777777" w:rsidTr="0003641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8B999D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4FDB0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aT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9229B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97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56C4E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CC4B3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66FA9B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i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CEDF0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4EA13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8C02D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454D01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4554F844" w14:textId="77777777" w:rsidTr="0032289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DDD1D5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Os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6BC4DD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1T’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029E1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0.19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77137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0.93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F33CBC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1C4BB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91391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490FF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F7198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9B27D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5894EE81" w14:textId="77777777" w:rsidTr="0032289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7C51E5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2A076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T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6B212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8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E2F4F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3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DC528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35660E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i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D14F2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D7141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2B812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506FFE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15FD21FE" w14:textId="77777777" w:rsidTr="0032289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8EA8A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C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o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E9B83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4CAE6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CBADDD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D9C83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9E279A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63260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B6091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1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87CCE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4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CCF5C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2741CDE5" w14:textId="77777777" w:rsidTr="0032289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0DD32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6B779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D864B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1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9D113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AAE03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2768B1D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i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7A60D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E2D22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A41FB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8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261A69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1E4A1415" w14:textId="77777777" w:rsidTr="00EF355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284A39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C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o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84595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64C3C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4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B8CE8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D86504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A81EF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B90C1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120C8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61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774AA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7861B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0FD334E9" w14:textId="77777777" w:rsidTr="0080485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AF1389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C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o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315570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B823F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99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47DF8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57AF2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DE7A5A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CB489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ABCC6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0CD4A3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72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7EA4B57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65306555" w14:textId="77777777" w:rsidTr="0080485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4A1809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h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D0338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55546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4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93BA2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592FA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84F5A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D0CA0E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Marcasite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E45261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391E2A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4723A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500C91AD" w14:textId="77777777" w:rsidTr="006A6F0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CAC64A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9DBD9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7F5E2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5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4B507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7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5AA05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EC65C3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CD44D5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D693D2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5F19D1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83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124E90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56592553" w14:textId="77777777" w:rsidTr="006A6F0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D3D756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R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h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CE15A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20D58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01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AD32B5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5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7EEAE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30551C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1FA37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CFC03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05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0E29B7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87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63379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4B9068E1" w14:textId="77777777" w:rsidTr="0047782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4F9D033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I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B4FAC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06BF9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2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F0454B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5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9F0E62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1F7B20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7563A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7CBE7C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13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A45318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7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14947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</w:tr>
      <w:tr w:rsidR="00A50C6C" w:rsidRPr="0016453D" w14:paraId="58F00A86" w14:textId="77777777" w:rsidTr="003B6CE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E145CCC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I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38EEE0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30EF74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1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5EF429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3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C9732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9538A18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t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E575EA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P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dS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E95883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F596DF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67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BA9B777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L</w:t>
            </w:r>
          </w:p>
        </w:tc>
      </w:tr>
      <w:tr w:rsidR="00A50C6C" w:rsidRPr="0016453D" w14:paraId="2739664A" w14:textId="77777777" w:rsidTr="003B6CE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BD09CA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I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T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16BB09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RhSe2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123896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208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11B70B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0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.964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A8180F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066CB">
              <w:rPr>
                <w:rFonts w:ascii="Times New Roman" w:hAnsi="Times New Roman" w:cs="Times New Roman" w:hint="eastAsia"/>
                <w:sz w:val="15"/>
                <w:szCs w:val="15"/>
              </w:rPr>
              <w:t>N</w:t>
            </w:r>
            <w:r w:rsidRPr="004066CB">
              <w:rPr>
                <w:rFonts w:ascii="Times New Roman" w:hAnsi="Times New Roman" w:cs="Times New Roman"/>
                <w:sz w:val="15"/>
                <w:szCs w:val="15"/>
              </w:rPr>
              <w:t>L</w:t>
            </w:r>
          </w:p>
        </w:tc>
        <w:tc>
          <w:tcPr>
            <w:tcW w:w="82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AFC30D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DAAE2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56EAC0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789B86" w14:textId="77777777" w:rsidR="00A50C6C" w:rsidRPr="004066CB" w:rsidRDefault="00A50C6C" w:rsidP="00561A82">
            <w:pPr>
              <w:jc w:val="center"/>
              <w:rPr>
                <w:rFonts w:ascii="Times New Roman" w:eastAsia="等线" w:hAnsi="Times New Roman" w:cs="Times New Roman"/>
                <w:sz w:val="15"/>
                <w:szCs w:val="15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6F31A01" w14:textId="77777777" w:rsidR="00A50C6C" w:rsidRPr="004066CB" w:rsidRDefault="00A50C6C" w:rsidP="00561A82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</w:tr>
    </w:tbl>
    <w:p w14:paraId="6015FB20" w14:textId="77777777" w:rsidR="00A50C6C" w:rsidRDefault="00A50C6C">
      <w:pPr>
        <w:rPr>
          <w:rFonts w:ascii="Times New Roman" w:hAnsi="Times New Roman" w:cs="Times New Roman"/>
          <w:b/>
          <w:bCs/>
          <w:szCs w:val="21"/>
        </w:rPr>
      </w:pPr>
    </w:p>
    <w:p w14:paraId="7FFB465F" w14:textId="77777777" w:rsidR="00A50C6C" w:rsidRDefault="00A50C6C"/>
    <w:p w14:paraId="65C7B37B" w14:textId="77777777" w:rsidR="00A50C6C" w:rsidRDefault="00A50C6C"/>
    <w:p w14:paraId="393D5106" w14:textId="77777777" w:rsidR="00A50C6C" w:rsidRDefault="00A50C6C"/>
    <w:p w14:paraId="005A16C5" w14:textId="77777777" w:rsidR="00A50C6C" w:rsidRDefault="00A50C6C"/>
    <w:p w14:paraId="1B2830E7" w14:textId="77777777" w:rsidR="00A50C6C" w:rsidRDefault="00A50C6C"/>
    <w:p w14:paraId="6FE8BD46" w14:textId="77777777" w:rsidR="00A50C6C" w:rsidRDefault="00A50C6C"/>
    <w:p w14:paraId="4EB206DD" w14:textId="77777777" w:rsidR="00A50C6C" w:rsidRDefault="00A50C6C"/>
    <w:p w14:paraId="1EBE1D6F" w14:textId="77777777" w:rsidR="00A50C6C" w:rsidRDefault="00A50C6C"/>
    <w:p w14:paraId="7E7BFA4C" w14:textId="77777777" w:rsidR="00A50C6C" w:rsidRDefault="00A50C6C"/>
    <w:p w14:paraId="753E20AE" w14:textId="77777777" w:rsidR="00A50C6C" w:rsidRDefault="00A50C6C"/>
    <w:p w14:paraId="6B78A2C7" w14:textId="77777777" w:rsidR="00A50C6C" w:rsidRDefault="00A50C6C"/>
    <w:p w14:paraId="0E0997F8" w14:textId="77777777" w:rsidR="00A50C6C" w:rsidRDefault="00A50C6C"/>
    <w:p w14:paraId="2117B952" w14:textId="77777777" w:rsidR="00A50C6C" w:rsidRDefault="00A50C6C"/>
    <w:p w14:paraId="262D496B" w14:textId="77777777" w:rsidR="00A50C6C" w:rsidRDefault="00A50C6C"/>
    <w:p w14:paraId="3266646A" w14:textId="77777777" w:rsidR="00A50C6C" w:rsidRDefault="00A50C6C"/>
    <w:p w14:paraId="1D27087B" w14:textId="77777777" w:rsidR="00A50C6C" w:rsidRDefault="00A50C6C"/>
    <w:p w14:paraId="7D7D2594" w14:textId="77777777" w:rsidR="00A50C6C" w:rsidRDefault="00A50C6C"/>
    <w:p w14:paraId="4517A93C" w14:textId="77777777" w:rsidR="00A50C6C" w:rsidRDefault="00A50C6C"/>
    <w:p w14:paraId="37C4300C" w14:textId="77777777" w:rsidR="00A50C6C" w:rsidRDefault="00A50C6C"/>
    <w:p w14:paraId="7C74209C" w14:textId="77777777" w:rsidR="00A50C6C" w:rsidRDefault="00A50C6C"/>
    <w:p w14:paraId="0E14023A" w14:textId="77777777" w:rsidR="00A50C6C" w:rsidRDefault="00A50C6C"/>
    <w:p w14:paraId="30A620CC" w14:textId="77777777" w:rsidR="00A50C6C" w:rsidRDefault="00A50C6C"/>
    <w:p w14:paraId="7044EEA6" w14:textId="77777777" w:rsidR="00A50C6C" w:rsidRDefault="00A50C6C"/>
    <w:p w14:paraId="1F844D85" w14:textId="77777777" w:rsidR="00A50C6C" w:rsidRDefault="00A50C6C"/>
    <w:p w14:paraId="319E9A7E" w14:textId="77777777" w:rsidR="00A50C6C" w:rsidRDefault="00A50C6C"/>
    <w:p w14:paraId="2C99AFF0" w14:textId="77777777" w:rsidR="00A50C6C" w:rsidRDefault="00A50C6C"/>
    <w:p w14:paraId="1EFF4DB3" w14:textId="77777777" w:rsidR="00A50C6C" w:rsidRDefault="00A50C6C"/>
    <w:p w14:paraId="435498C1" w14:textId="77777777" w:rsidR="00A50C6C" w:rsidRDefault="00A50C6C"/>
    <w:p w14:paraId="25391574" w14:textId="77777777" w:rsidR="00A50C6C" w:rsidRDefault="00A50C6C"/>
    <w:p w14:paraId="19F8D15E" w14:textId="77777777" w:rsidR="00A50C6C" w:rsidRPr="00A645FD" w:rsidRDefault="00A50C6C">
      <w:pPr>
        <w:rPr>
          <w:b/>
          <w:bCs/>
          <w:sz w:val="28"/>
          <w:szCs w:val="28"/>
        </w:rPr>
      </w:pPr>
      <w:r w:rsidRPr="00A645FD">
        <w:rPr>
          <w:rFonts w:hint="eastAsia"/>
          <w:b/>
          <w:bCs/>
          <w:sz w:val="28"/>
          <w:szCs w:val="28"/>
        </w:rPr>
        <w:lastRenderedPageBreak/>
        <w:t>S</w:t>
      </w:r>
      <w:r w:rsidRPr="00A645FD">
        <w:rPr>
          <w:b/>
          <w:bCs/>
          <w:sz w:val="28"/>
          <w:szCs w:val="28"/>
        </w:rPr>
        <w:t>upplementary References</w:t>
      </w:r>
    </w:p>
    <w:p w14:paraId="6E9D84DA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] C. Wan, X. Gu, F. Dang, T. Itoh, Y. Wang, H. Sasaki, M. Kondo, K. Koga, K. Yabuki, G.J. Snyder, R. Yang, K. Koumoto, Flexible n-type thermoelectric materials by organic intercalation of layered transition metal dichalcogenide TiS2, Nature Materials, 14 (2015) 622-627.</w:t>
      </w:r>
    </w:p>
    <w:p w14:paraId="2BFE9BA7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] S. Kolekar, M. Bonilla, Y. Ma, H.C. Diaz, M. Batzill, Layer- and substrate-dependent charge density wave criticality in 1T–TiSe2, 2D Materials, 5 (2018) 015006.</w:t>
      </w:r>
    </w:p>
    <w:p w14:paraId="61A62444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] W.-M. Zhao, L. Zhu, Z. Nie, Q.-Y. Li, Q.-W. Wang, L.-G. Dou, J.-G. Hu, L. Xian, S. Meng, S.-C. Li, Moiré enhanced charge density wave state in twisted 1T-TiTe2/1T-TiSe2 heterostructures, Nature Materials, 21 (2022) 284-289.</w:t>
      </w:r>
    </w:p>
    <w:p w14:paraId="3DCA334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] M. Zhang, Y. Zhu, X. Wang, Q. Feng, S. Qiao, W. Wen, Y. Chen, M. Cui, J. Zhang, C. Cai, L. Xie, Controlled Synthesis of ZrS2 Monolayer and Few Layers on Hexagonal Boron Nitride, Journal of the American Chemical Society, 137 (2015) 7051-7054.</w:t>
      </w:r>
    </w:p>
    <w:p w14:paraId="111EC859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5] S. Mañas-Valero, V. García-López, A. Cantarero, M. Galbiati, Raman Spectra of ZrS2 and ZrSe2 from Bulk to Atomically Thin Layers, Applied Sciences, 6 (2016) 264.</w:t>
      </w:r>
    </w:p>
    <w:p w14:paraId="64F8BAB9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6] L.-N. Yang, Y.-J. Xu, Q.-Y. Li, Y.-X. Meng, Y.-F. Zhao, S.-C. Li, Coexistence of the charge density wave state and linearly dispersed energy band in 1T-ZrTe2 monolayer, Applied Physics Letters, 120 (2022) 073105.</w:t>
      </w:r>
    </w:p>
    <w:p w14:paraId="3520347B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7] K. Xu, Z. Wang, F. Wang, Y. Huang, F. Wang, L. Yin, C. Jiang, J. He, Ultrasensitive Phototransistors Based on Few-Layered HfS2, Advanced Materials, 27 (2015) 7881-7887.</w:t>
      </w:r>
    </w:p>
    <w:p w14:paraId="2F8A3464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8] K.E. Aretouli, P. Tsipas, D. Tsoutsou, J. Marquez-Velasco, E. Xenogiannopoulou, S.A. Giamini, E. Vassalou, N. Kelaidis, A. Dimoulas, Two-dimensional semiconductor HfSe2 and MoSe2/HfSe2 van der Waals heterostructures by molecular beam epitaxy, Applied Physics Letters, 106 (2015) 143105.</w:t>
      </w:r>
    </w:p>
    <w:p w14:paraId="6408B4C5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9] Y. Nakata, K. Sugawara, A. Chainani, K. Yamauchi, K. Nakayama, S. Souma, P.Y. Chuang, C.M. Cheng, T. Oguchi, K. Ueno, T. Takahashi, T. Sato, Dimensionality reduction and band quantization induced by potassium intercalation in 1T-HfTe2, Physical Review Materials, 3 (2019) 071001.</w:t>
      </w:r>
    </w:p>
    <w:p w14:paraId="3D0BDE9B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0] Q. Ji, C. Li, J. Wang, J. Niu, Y. Gong, Z. Zhang, Q. Fang, Y. Zhang, J. Shi, L. Liao, X. Wu, L. Gu, Z. Liu, Y. Zhang, Metallic Vanadium Disulfide Nanosheets as a Platform Material for Multifunctional Electrode Applications, Nano Letters, 17 (2017) 4908-4916.</w:t>
      </w:r>
    </w:p>
    <w:p w14:paraId="0B67AF83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1] M. Bonilla, S. Kolekar, Y. Ma, H.C. Diaz, V. Kalappattil, R. Das, T. Eggers, H.R. Gutierrez, M.-H. Phan, M. Batzill, Strong room-temperature ferromagnetism in VSe2 monolayers on van der Waals substrates, Nature Nanotechnology, 13 (2018) 289-293.</w:t>
      </w:r>
    </w:p>
    <w:p w14:paraId="23C4E7D8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2] K.S. Nikonov, M.N. Brekhovskikh, A.V. Egorysheva, T.K. Menshchikova, V.A. Fedorov, Chemical vapor transport growth of vanadium(IV) selenide and vanadium(IV) telluride single crystals, Inorganic Materials, 53 (2017) 1126-1130.</w:t>
      </w:r>
    </w:p>
    <w:p w14:paraId="53FF063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3] Z.-L. Zhu, Z.-L. Liu, X. Wu, X.-Y. Li, J.-A. Shi, C. Liu, G.-J. Qian, Q. Zheng, L. Huang, X. Lin, J.-O. Wang, H. Chen, W. Zhou, J.-T. Sun, Y.-L. Wang, H.-J. Gao, Charge density wave states in phase-engineered monolayer VTe2, Chinese Physics B, 31 (2022) 077101.</w:t>
      </w:r>
    </w:p>
    <w:p w14:paraId="799F118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4] X. Wang, J. Lin, Y. Zhu, C. Luo, K. Suenaga, C. Cai, L. Xie, Chemical vapor deposition of trigonal prismatic NbS2 monolayers and 3R-polytype few-layers, Nanoscale, 9 (2017) 16607-16611.</w:t>
      </w:r>
    </w:p>
    <w:p w14:paraId="66711B52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5] Y. Huan, J. Shi, X. Zou, Y. Gong, C. Xie, Z. Yang, Z. Zhang, Y. Gao, Y. Shi, M. Li, P. Yang, S. Jiang, M. Hong, L. Gu, Q. Zhang, X. Yan, Y. Zhang, Scalable Production of Two-Dimensional Metallic Transition Metal Dichalcogenide Nanosheet Powders Using NaCl Templates toward Electrocatalytic Applications, Journal of the American Chemical Society, 141 (2019) 18694-18703.</w:t>
      </w:r>
    </w:p>
    <w:p w14:paraId="1C32158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lastRenderedPageBreak/>
        <w:t>[16] X. Xi, L. Zhao, Z. Wang, H. Berger, L. Forro, J. Shan, K.F. Mak, Strongly enhanced charge-density-wave order in monolayer NbSe2, Nat Nanotechnol, 10 (2015) 765-769.</w:t>
      </w:r>
    </w:p>
    <w:p w14:paraId="48715FE5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7] Y. Nakata, K. Sugawara, A. Chainani, H. Oka, C. Bao, S. Zhou, P.-Y. Chuang, C.-M. Cheng, T. Kawakami, Y. Saruta, T. Fukumura, S. Zhou, T. Takahashi, T. Sato, Robust charge-density wave strengthened by electron correlations in monolayer 1T-TaSe2 and 1T-NbSe2, Nature Communications, 12 (2021) 5873.</w:t>
      </w:r>
    </w:p>
    <w:p w14:paraId="4078AB55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8] J. Li, B. Zhao, P. Chen, R. Wu, B. Li, Q. Xia, G. Guo, J. Luo, K. Zang, Z. Zhang, H. Ma, G. Sun, X. Duan, X. Duan, Synthesis of Ultrathin Metallic MTe2 (M = V, Nb, Ta) Single-Crystalline Nanoplates, Advanced Materials, 30 (2018) 1801043.</w:t>
      </w:r>
    </w:p>
    <w:p w14:paraId="7051BF3B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19] J. Wu, J. Peng, Z. Yu, Y. Zhou, Y. Guo, Z. Li, Y. Lin, K. Ruan, C. Wu, Y. Xie, Acid-Assisted Exfoliation toward Metallic Sub-nanopore TaS2 Monolayer with High Volumetric Capacitance, Journal of the American Chemical Society, 140 (2018) 493-498.</w:t>
      </w:r>
    </w:p>
    <w:p w14:paraId="0B223518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0] W. Fu, Y. Chen, J. Lin, X. Wang, Q. Zeng, J. Zhou, L. Zheng, H. Wang, Y. He, H. He, Q. Fu, K. Suenaga, T. Yu, Z. Liu, Controlled Synthesis of Atomically Thin 1T-TaS2 for Tunable Charge Density Wave Phase Transitions, Chemistry of Materials, 28 (2016) 7613-7618.</w:t>
      </w:r>
    </w:p>
    <w:p w14:paraId="3A5B9A88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1] Y. Nakata, T. Yoshizawa, K. Sugawara, Y. Umemoto, T. Takahashi, T. Sato, Selective Fabrication of Mott-Insulating and Metallic Monolayer TaSe2, ACS Applied Nano Materials, 1 (2018) 1456-1460.</w:t>
      </w:r>
    </w:p>
    <w:p w14:paraId="674431D0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2] H. Chen, Z. Li, L. Guo, X. Chen, Anisotropic magneto-transport and magnetic properties of low-temperature phase of TaTe2, Europhysics Letters, 117 (2017) 27009.</w:t>
      </w:r>
    </w:p>
    <w:p w14:paraId="3E37F3A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3] S. Stonemeyer, M. Dogan, J.D. Cain, A. Azizi, D.C. Popple, A. Culp, C. Song, P. Ercius, M.L. Cohen, A. Zettl, Targeting One- and Two-Dimensional Ta–Te Structures via Nanotube Encapsulation, Nano Letters, 22 (2022) 2285-2292.</w:t>
      </w:r>
    </w:p>
    <w:p w14:paraId="038BD1A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4] J. Hwang, Y. Jin, C. Zhang, T. Zhu, K. Kim, Y. Zhong, J.-E. Lee, Z. Shen, Y. Chen, W. Ruan, H. Ryu, C. Hwang, J. Lee, M.F. Crommie, S.-K. Mo, Z.-X. Shen, A Novel 19$\sqrt {19} $ × 19$\sqrt {19} $ Superstructure in Epitaxially Grown 1T-TaTe2, Advanced Materials, 34 (2022) 2204579.</w:t>
      </w:r>
    </w:p>
    <w:p w14:paraId="25F77234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5] X. Sun, W. Li, X. Wang, Q. Sui, T. Zhang, Z. Wang, L. Liu, D. Li, S. Feng, S. Zhong, H. Wang, V. Bouchiat, M. Nunez Regueiro, N. Rougemaille, J. Coraux, A. Purbawati, A. Hadj-Azzem, Z. Wang, B. Dong, X. Wu, T. Yang, G. Yu, B. Wang, Z. Han, X. Han, Z. Zhang, Room temperature ferromagnetism in ultra-thin van der Waals crystals of 1T-CrTe2, Nano Research, 13 (2020) 3358-3363.</w:t>
      </w:r>
    </w:p>
    <w:p w14:paraId="20E4E9A4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6] K.F. Mak, C. Lee, J. Hone, J. Shan, T.F. Heinz, Atomically Thin MoS2: A New Direct-Gap Semiconductor, Physical Review Letters, 105 (2010) 136805.</w:t>
      </w:r>
    </w:p>
    <w:p w14:paraId="08E40DA0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7] P. Tonndorf, R. Schmidt, P. Böttger, X. Zhang, J. Börner, A. Liebig, M. Albrecht, C. Kloc, O. Gordan, D.R.T. Zahn, S. Michaelis de Vasconcellos, R. Bratschitsch, Photoluminescence emission and Raman response of monolayer MoS2, MoSe2, and WSe2, Opt. Express, 21 (2013) 4908-4916.</w:t>
      </w:r>
    </w:p>
    <w:p w14:paraId="2FEB6CD2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8] Y. Wang, J. Xiao, H. Zhu, Y. Li, Y. Alsaid, K.Y. Fong, Y. Zhou, S. Wang, W. Shi, Y. Wang, A. Zettl, E.J. Reed, X. Zhang, Structural phase transition in monolayer MoTe2 driven by electrostatic doping, Nature, 550 (2017) 487-491.</w:t>
      </w:r>
    </w:p>
    <w:p w14:paraId="75BA88E1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29] C.H. Naylor, W.M. Parkin, J. Ping, Z. Gao, Y.R. Zhou, Y. Kim, F. Streller, R.W. Carpick, A.M. Rappe, M. Drndi</w:t>
      </w:r>
      <w:r w:rsidRPr="006440A0">
        <w:rPr>
          <w:rFonts w:ascii="Cambria" w:hAnsi="Cambria" w:cs="Cambria"/>
          <w:noProof/>
        </w:rPr>
        <w:t>ć</w:t>
      </w:r>
      <w:r w:rsidRPr="006440A0">
        <w:rPr>
          <w:noProof/>
        </w:rPr>
        <w:t>, J.M. Kikkawa, A.T.C. Johnson, Monolayer Single-Crystal 1T′-MoTe2 Grown by Chemical Vapor Deposition Exhibits Weak Antilocalization Effect, Nano Letters, 16 (2016) 4297-4304.</w:t>
      </w:r>
    </w:p>
    <w:p w14:paraId="102222B7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 xml:space="preserve">[30] M. Okada, T. Sawazaki, K. Watanabe, T. Taniguch, H. Hibino, H. Shinohara, R. Kitaura, Direct Chemical Vapor Deposition Growth of WS2 Atomic Layers on Hexagonal Boron Nitride, ACS Nano, </w:t>
      </w:r>
      <w:r w:rsidRPr="006440A0">
        <w:rPr>
          <w:noProof/>
        </w:rPr>
        <w:lastRenderedPageBreak/>
        <w:t>8 (2014) 8273-8277.</w:t>
      </w:r>
    </w:p>
    <w:p w14:paraId="089A8D71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1] S. Tang, C. Zhang, D. Wong, Z. Pedramrazi, H.-Z. Tsai, C. Jia, B. Moritz, M. Claassen, H. Ryu, S. Kahn, J. Jiang, H. Yan, M. Hashimoto, D. Lu, R.G. Moore, C.-C. Hwang, C. Hwang, Z. Hussain, Y. Chen, M.M. Ugeda, Z. Liu, X. Xie, T.P. Devereaux, M.F. Crommie, S.-K. Mo, Z.-X. Shen, Quantum spin Hall state in monolayer 1T'-WTe2, Nature Physics, 13 (2017) 683-687.</w:t>
      </w:r>
    </w:p>
    <w:p w14:paraId="2C30DC0D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2] R. Kappera, D. Voiry, S.E. Yalcin, B. Branch, G. Gupta, A.D. Mohite, M. Chhowalla, Phase-engineered low-resistance contacts for ultrathin MoS2 transistors, Nature Materials, 13 (2014) 1128-1134.</w:t>
      </w:r>
    </w:p>
    <w:p w14:paraId="6976BACF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3] D.J.O. Hara, T. Zhu, R.K. Kawakami, Importance of Paramagnetic Background Subtraction for Determining the Magnetic Moment in Epitaxially Grown Ultrathin van der Waals Magnets, IEEE Magnetics Letters, 9 (2018) 1-5.</w:t>
      </w:r>
    </w:p>
    <w:p w14:paraId="0AE97A1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4] S. Lu, K. Peng, P.D. Wang, A.X. Chen, W. Ren, X.W. Fang, Y. Wu, Z.Y. Li, H.F. Li, F.Y. Cheng, K.L. Xiong, J.Y. Yang, J.Z. Wang, S.A. Ding, Y.P. Jiang, L. Wang, Q. Li, F.S. Li, L.F. Chi, Molecular beam epitaxy growth of monolayer hexagonal MnTe2 on Si(111) substrate*, Chinese Physics B, 30 (2021) 126804.</w:t>
      </w:r>
    </w:p>
    <w:p w14:paraId="39FE2EA8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5] S. Tongay, H. Sahin, C. Ko, A. Luce, W. Fan, K. Liu, J. Zhou, Y.-S. Huang, C.-H. Ho, J. Yan, D.F. Ogletree, S. Aloni, J. Ji, S. Li, J. Li, F.M. Peeters, J. Wu, Monolayer behaviour in bulk ReS2 due to electronic and vibrational decoupling, Nature Communications, 5 (2014) 3252.</w:t>
      </w:r>
    </w:p>
    <w:p w14:paraId="6750BC7E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6] E. Zhang, P. Wang, Z. Li, H. Wang, C. Song, C. Huang, Z.-G. Chen, L. Yang, K. Zhang, S. Lu, W. Wang, S. Liu, H. Fang, X. Zhou, H. Yan, J. Zou, X. Wan, P. Zhou, W. Hu, F. Xiu, Tunable Ambipolar Polarization-Sensitive Photodetectors Based on High-Anisotropy ReSe2 Nanosheets, ACS Nano, 10 (2016) 8067-8077.</w:t>
      </w:r>
    </w:p>
    <w:p w14:paraId="1F5C2955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7] J. Zhou, C. Zhu, Y. Zhou, J. Dong, P. Li, Z. Zhang, Z. Wang, Y.-C. Lin, J. Shi, R. Zhang, Y. Zheng, H. Yu, B. Tang, F. Liu, L. Wang, L. Liu, G.-B. Liu, W. Hu, Y. Gao, H. Yang, W. Gao, L. Lu, Y. Wang, K. Suenaga, G. Liu, F. Ding, Y. Yao, Z. Liu, Composition and phase engineering of metal chalcogenides and phosphorous chalcogenides, Nature Materials, (2022).</w:t>
      </w:r>
    </w:p>
    <w:p w14:paraId="2DAA6983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8] S. Peng, L. Li, S.G. Mhaisalkar, M. Srinivasan, S. Ramakrishna, Q. Yan, Hollow Nanospheres Constructed by CoS2 Nanosheets with a Nitrogen-Doped-Carbon Coating for Energy-Storage and Photocatalysis, ChemSusChem, 7 (2014) 2212-2220.</w:t>
      </w:r>
    </w:p>
    <w:p w14:paraId="7D9E92F0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39] X. Wang, Z. Zhou, P. Zhang, S. Zhang, Y. Ma, W. Yang, H. Wang, B. Li, L. Meng, H. Jiang, S. Cui, P. Zhai, J. Xiao, W. Liu, X. Zou, L. Bao, Y. Gong, Thickness-Controlled Synthesis of CoX2 (X = S, Se, and Te) Single Crystalline 2D Layers with Linear Magnetoresistance and High Conductivity, Chemistry of Materials, 32 (2020) 2321-2329.</w:t>
      </w:r>
    </w:p>
    <w:p w14:paraId="477804E9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0] K.D.M. Rao, T. Bhuvana, B. Radha, N. Kurra, N.S. Vidhyadhiraja, G.U. Kulkarni, Metallic Conduction in NiS2 Nanocrystalline Structures, The Journal of Physical Chemistry C, 115 (2011) 10462-10467.</w:t>
      </w:r>
    </w:p>
    <w:p w14:paraId="62614512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1] Y. Shao, S. Song, X. Wu, J. Qi, H. Lu, C. Liu, S. Zhu, Z. Liu, J. Wang, D. Shi, S. Du, Y. Wang, H.-J. Gao, Epitaxial fabrication of two-dimensional NiSe2 on Ni(111) substrate, Applied Physics Letters, 111 (2017) 113107.</w:t>
      </w:r>
    </w:p>
    <w:p w14:paraId="48A3A8FE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2] B. Zhao, W. Dang, Y. Liu, B. Li, J. Li, J. Luo, Z. Zhang, R. Wu, H. Ma, G. Sun, Y. Huang, X. Duan, X. Duan, Synthetic Control of Two-Dimensional NiTe2 Single Crystals with Highly Uniform Thickness Distributions, Journal of the American Chemical Society, 140 (2018) 14217-14223.</w:t>
      </w:r>
    </w:p>
    <w:p w14:paraId="4996EFDD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 xml:space="preserve">[43] A.D. Oyedele, S. Yang, L. Liang, A.A. Puretzky, K. Wang, J. Zhang, P. Yu, P.R. Pudasaini, A.W. Ghosh, Z. Liu, C.M. Rouleau, B.G. Sumpter, M.F. Chisholm, W. Zhou, P.D. Rack, D.B. Geohegan, K. </w:t>
      </w:r>
      <w:r w:rsidRPr="006440A0">
        <w:rPr>
          <w:noProof/>
        </w:rPr>
        <w:lastRenderedPageBreak/>
        <w:t>Xiao, PdSe2: Pentagonal Two-Dimensional Layers with High Air Stability for Electronics, Journal of the American Chemical Society, 139 (2017) 14090-14097.</w:t>
      </w:r>
    </w:p>
    <w:p w14:paraId="3E7CD816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4] L. Liu, D. Zemlyanov, Y.P. Chen, Epitaxial growth of monolayer PdTe2 and patterned PtTe2 by direct tellurization of Pd and Pt surfaces, 2D Materials, 8 (2021) 045033.</w:t>
      </w:r>
    </w:p>
    <w:p w14:paraId="567AA5EC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5] Y. Zhao, J. Qiao, P. Yu, Z. Hu, Z. Lin, S.P. Lau, Z. Liu, W. Ji, Y. Chai, Extraordinarily Strong Interlayer Interaction in 2D Layered PtS2, Advanced Materials, 28 (2016) 2399-2407.</w:t>
      </w:r>
    </w:p>
    <w:p w14:paraId="3A3C3816" w14:textId="77777777" w:rsidR="00FA7D33" w:rsidRPr="006440A0" w:rsidRDefault="00FA7D33" w:rsidP="00FA7D33">
      <w:pPr>
        <w:pStyle w:val="EndNoteBibliography"/>
        <w:rPr>
          <w:noProof/>
        </w:rPr>
      </w:pPr>
      <w:r w:rsidRPr="006440A0">
        <w:rPr>
          <w:noProof/>
        </w:rPr>
        <w:t>[46] Y. Wang, L. Li, W. Yao, S. Song, J.T. Sun, J. Pan, X. Ren, C. Li, E. Okunishi, Y.Q. Wang, E. Wang, Y. Shao, Y.Y. Zhang, H.T. Yang, E.F. Schwier, H. Iwasawa, K. Shimada, M. Taniguchi, Z. Cheng, S. Zhou, S. Du, S.J. Pennycook, S.T. Pantelides, H.J. Gao, Monolayer PtSe(2), a New Semiconducting Transition-Metal-Dichalcogenide, Epitaxially Grown by Direct Selenization of Pt, Nano Lett, 15 (2015) 4013-4018.</w:t>
      </w:r>
    </w:p>
    <w:p w14:paraId="11524CBF" w14:textId="77777777" w:rsidR="00E95FB1" w:rsidRPr="0067607F" w:rsidRDefault="00E95FB1" w:rsidP="00E95FB1">
      <w:pPr>
        <w:pStyle w:val="EndNoteBibliography"/>
        <w:rPr>
          <w:noProof/>
        </w:rPr>
      </w:pPr>
      <w:r>
        <w:rPr>
          <w:rFonts w:hint="eastAsia"/>
          <w:noProof/>
        </w:rPr>
        <w:t>[</w:t>
      </w:r>
      <w:r>
        <w:rPr>
          <w:noProof/>
        </w:rPr>
        <w:t xml:space="preserve">47] </w:t>
      </w:r>
      <w:r w:rsidRPr="0067607F">
        <w:rPr>
          <w:noProof/>
        </w:rPr>
        <w:t>S. Haastrup, M. Strange, M. Pandey, T. Deilmann, P.S. Schmidt, N.F. Hinsche, M.N. Gjerding, D. Torelli, P.M. Larsen, A.C. Riis-Jensen, J. Gath, K.W. Jacobsen, J. Jørgen Mortensen, T. Olsen, K.S. Thygesen, The Computational 2D Materials Database: high-throughput modeling and discovery of atomically thin crystals, 2D Materials, 5 (2018) 042002.</w:t>
      </w:r>
    </w:p>
    <w:p w14:paraId="006B2404" w14:textId="17D4D35B" w:rsidR="00E95FB1" w:rsidRPr="00FA7D33" w:rsidRDefault="00E95FB1" w:rsidP="00746A45">
      <w:pPr>
        <w:pStyle w:val="EndNoteBibliography"/>
        <w:rPr>
          <w:noProof/>
        </w:rPr>
      </w:pPr>
      <w:r>
        <w:rPr>
          <w:noProof/>
        </w:rPr>
        <w:t xml:space="preserve">[48] </w:t>
      </w:r>
      <w:r w:rsidRPr="0067607F">
        <w:rPr>
          <w:noProof/>
        </w:rPr>
        <w:t>M.N. Gjerding, A. Taghizadeh, A. Rasmussen, S. Ali, F. Bertoldo, T. Deilmann, N.R. Knøsgaard, M. Kruse, A.H. Larsen, S. Manti, T.G. Pedersen, U. Petralanda, T. Skovhus, M.K. Svendsen, J.J. Mortensen, T. Olsen, K.S. Thygesen, Recent progress of the Computational 2D Materials Database (C2DB), 2D Materials, 8 (2021) 044002.</w:t>
      </w:r>
    </w:p>
    <w:p w14:paraId="7984CEE6" w14:textId="168F4B2D" w:rsidR="00A50C6C" w:rsidRPr="00746A45" w:rsidRDefault="00A50C6C" w:rsidP="00746A45">
      <w:pPr>
        <w:pStyle w:val="EndNoteBibliography"/>
        <w:rPr>
          <w:noProof/>
        </w:rPr>
      </w:pPr>
      <w:r w:rsidRPr="00746A45">
        <w:rPr>
          <w:noProof/>
        </w:rPr>
        <w:t>[</w:t>
      </w:r>
      <w:r w:rsidR="00BC09F0">
        <w:rPr>
          <w:noProof/>
        </w:rPr>
        <w:t>49</w:t>
      </w:r>
      <w:r w:rsidRPr="00746A45">
        <w:rPr>
          <w:noProof/>
        </w:rPr>
        <w:t>] J.A. Wilson, A.D. Yoffe, The transition metal dichalcogenides discussion and interpretation of the observed optical, electrical and structural properties, Advances in Physics, 18 (1969) 193-335.</w:t>
      </w:r>
    </w:p>
    <w:p w14:paraId="2C5A153A" w14:textId="5ABD0B9F" w:rsidR="00A50C6C" w:rsidRDefault="00A50C6C" w:rsidP="00E01E93">
      <w:pPr>
        <w:pStyle w:val="EndNoteBibliography"/>
        <w:rPr>
          <w:noProof/>
        </w:rPr>
      </w:pPr>
      <w:r w:rsidRPr="00746A45">
        <w:rPr>
          <w:noProof/>
        </w:rPr>
        <w:t>[</w:t>
      </w:r>
      <w:r w:rsidR="00BC09F0">
        <w:rPr>
          <w:noProof/>
        </w:rPr>
        <w:t>50</w:t>
      </w:r>
      <w:r w:rsidRPr="00746A45">
        <w:rPr>
          <w:noProof/>
        </w:rPr>
        <w:t>] P.S. Halasyamani, Asymmetric Cation Coordination in Oxide Materials:</w:t>
      </w:r>
      <w:r w:rsidRPr="00746A45">
        <w:rPr>
          <w:rFonts w:ascii="Times New Roman" w:hAnsi="Times New Roman" w:cs="Times New Roman"/>
          <w:noProof/>
        </w:rPr>
        <w:t> </w:t>
      </w:r>
      <w:r w:rsidRPr="00746A45">
        <w:rPr>
          <w:noProof/>
        </w:rPr>
        <w:t xml:space="preserve"> Influence of Lone-Pair Cations on the Intra-octahedral Distortion in d0 Transition Metals, Chemistry of Materials, 16 (2004) 3586-3592.</w:t>
      </w:r>
    </w:p>
    <w:p w14:paraId="16ED0E3E" w14:textId="77777777" w:rsidR="006A612B" w:rsidRPr="00A50C6C" w:rsidRDefault="006A612B">
      <w:bookmarkStart w:id="0" w:name="_GoBack"/>
      <w:bookmarkEnd w:id="0"/>
    </w:p>
    <w:sectPr w:rsidR="006A612B" w:rsidRPr="00A50C6C" w:rsidSect="00B326C2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A50C6C"/>
    <w:rsid w:val="00007390"/>
    <w:rsid w:val="00015186"/>
    <w:rsid w:val="00032D89"/>
    <w:rsid w:val="00033B53"/>
    <w:rsid w:val="00036C83"/>
    <w:rsid w:val="000429E6"/>
    <w:rsid w:val="00044775"/>
    <w:rsid w:val="000449BD"/>
    <w:rsid w:val="00063DEB"/>
    <w:rsid w:val="000645C9"/>
    <w:rsid w:val="00066E14"/>
    <w:rsid w:val="00067FC9"/>
    <w:rsid w:val="00074A0A"/>
    <w:rsid w:val="000758FC"/>
    <w:rsid w:val="00076DF8"/>
    <w:rsid w:val="000806F7"/>
    <w:rsid w:val="00084CE3"/>
    <w:rsid w:val="00087C7A"/>
    <w:rsid w:val="00095708"/>
    <w:rsid w:val="00096E34"/>
    <w:rsid w:val="000A1CF1"/>
    <w:rsid w:val="000A5DF9"/>
    <w:rsid w:val="000A6C6E"/>
    <w:rsid w:val="000B07B7"/>
    <w:rsid w:val="000C4FA1"/>
    <w:rsid w:val="000D0A3B"/>
    <w:rsid w:val="000E10E8"/>
    <w:rsid w:val="000E48CF"/>
    <w:rsid w:val="000E6F87"/>
    <w:rsid w:val="000F3BD1"/>
    <w:rsid w:val="000F7662"/>
    <w:rsid w:val="0010302E"/>
    <w:rsid w:val="00123F67"/>
    <w:rsid w:val="00131020"/>
    <w:rsid w:val="001310F3"/>
    <w:rsid w:val="00135F0F"/>
    <w:rsid w:val="00137BEE"/>
    <w:rsid w:val="001432E0"/>
    <w:rsid w:val="00150D60"/>
    <w:rsid w:val="001631C1"/>
    <w:rsid w:val="00164B38"/>
    <w:rsid w:val="001651CB"/>
    <w:rsid w:val="001757C0"/>
    <w:rsid w:val="001930B3"/>
    <w:rsid w:val="001931C1"/>
    <w:rsid w:val="00196A22"/>
    <w:rsid w:val="001A65D5"/>
    <w:rsid w:val="001A6D11"/>
    <w:rsid w:val="001B7264"/>
    <w:rsid w:val="001C21BF"/>
    <w:rsid w:val="001C7E24"/>
    <w:rsid w:val="001F2649"/>
    <w:rsid w:val="001F27D7"/>
    <w:rsid w:val="0021077C"/>
    <w:rsid w:val="00215CC8"/>
    <w:rsid w:val="0022046A"/>
    <w:rsid w:val="00231833"/>
    <w:rsid w:val="00255E19"/>
    <w:rsid w:val="00270867"/>
    <w:rsid w:val="00271720"/>
    <w:rsid w:val="00273D98"/>
    <w:rsid w:val="0027443E"/>
    <w:rsid w:val="00282BCD"/>
    <w:rsid w:val="00286342"/>
    <w:rsid w:val="0028728E"/>
    <w:rsid w:val="00290845"/>
    <w:rsid w:val="002A2687"/>
    <w:rsid w:val="002B0616"/>
    <w:rsid w:val="002B4FCD"/>
    <w:rsid w:val="002C1401"/>
    <w:rsid w:val="002C424B"/>
    <w:rsid w:val="002D5082"/>
    <w:rsid w:val="002D722F"/>
    <w:rsid w:val="002E5A5C"/>
    <w:rsid w:val="002F0145"/>
    <w:rsid w:val="002F3A3E"/>
    <w:rsid w:val="003001D8"/>
    <w:rsid w:val="003005C1"/>
    <w:rsid w:val="00305A5F"/>
    <w:rsid w:val="00312F7C"/>
    <w:rsid w:val="00314347"/>
    <w:rsid w:val="00342BE6"/>
    <w:rsid w:val="003432DA"/>
    <w:rsid w:val="003561ED"/>
    <w:rsid w:val="00364349"/>
    <w:rsid w:val="003673A0"/>
    <w:rsid w:val="003710AF"/>
    <w:rsid w:val="003942FB"/>
    <w:rsid w:val="003A6CCE"/>
    <w:rsid w:val="003B63AF"/>
    <w:rsid w:val="003B7085"/>
    <w:rsid w:val="003C6FC9"/>
    <w:rsid w:val="003D15BD"/>
    <w:rsid w:val="003D1E38"/>
    <w:rsid w:val="003D4F04"/>
    <w:rsid w:val="003F0833"/>
    <w:rsid w:val="003F355B"/>
    <w:rsid w:val="003F3EB5"/>
    <w:rsid w:val="00407662"/>
    <w:rsid w:val="004134D0"/>
    <w:rsid w:val="00417388"/>
    <w:rsid w:val="00427BB1"/>
    <w:rsid w:val="00431887"/>
    <w:rsid w:val="004450D1"/>
    <w:rsid w:val="0046015C"/>
    <w:rsid w:val="00466DCD"/>
    <w:rsid w:val="00473005"/>
    <w:rsid w:val="00477295"/>
    <w:rsid w:val="00481584"/>
    <w:rsid w:val="0048181F"/>
    <w:rsid w:val="0049735F"/>
    <w:rsid w:val="004B3E13"/>
    <w:rsid w:val="004B5CEB"/>
    <w:rsid w:val="004B60CB"/>
    <w:rsid w:val="004C187F"/>
    <w:rsid w:val="004D2D54"/>
    <w:rsid w:val="004D5564"/>
    <w:rsid w:val="004E07E2"/>
    <w:rsid w:val="004E54FA"/>
    <w:rsid w:val="004E5C36"/>
    <w:rsid w:val="004F4AF6"/>
    <w:rsid w:val="00503C7A"/>
    <w:rsid w:val="005112EF"/>
    <w:rsid w:val="00512343"/>
    <w:rsid w:val="00516F97"/>
    <w:rsid w:val="00534CD7"/>
    <w:rsid w:val="00540673"/>
    <w:rsid w:val="00557F57"/>
    <w:rsid w:val="0056648D"/>
    <w:rsid w:val="0057398F"/>
    <w:rsid w:val="005765B8"/>
    <w:rsid w:val="00580CA8"/>
    <w:rsid w:val="005829B5"/>
    <w:rsid w:val="005B0BD1"/>
    <w:rsid w:val="005C24FC"/>
    <w:rsid w:val="005C3ABC"/>
    <w:rsid w:val="005C615A"/>
    <w:rsid w:val="005D5952"/>
    <w:rsid w:val="005D6B7B"/>
    <w:rsid w:val="005E0D40"/>
    <w:rsid w:val="005E16EC"/>
    <w:rsid w:val="005E5AC4"/>
    <w:rsid w:val="005F003F"/>
    <w:rsid w:val="0060447E"/>
    <w:rsid w:val="00624BD7"/>
    <w:rsid w:val="00630E62"/>
    <w:rsid w:val="00651579"/>
    <w:rsid w:val="00666842"/>
    <w:rsid w:val="00677DB7"/>
    <w:rsid w:val="0068271B"/>
    <w:rsid w:val="006922A5"/>
    <w:rsid w:val="00692511"/>
    <w:rsid w:val="00693DEF"/>
    <w:rsid w:val="00694455"/>
    <w:rsid w:val="006A4DD3"/>
    <w:rsid w:val="006A612B"/>
    <w:rsid w:val="006B02FC"/>
    <w:rsid w:val="006C191E"/>
    <w:rsid w:val="006C356E"/>
    <w:rsid w:val="006C6367"/>
    <w:rsid w:val="006E2E64"/>
    <w:rsid w:val="007006C2"/>
    <w:rsid w:val="00706AF8"/>
    <w:rsid w:val="00711E91"/>
    <w:rsid w:val="00712539"/>
    <w:rsid w:val="00712E9F"/>
    <w:rsid w:val="00727517"/>
    <w:rsid w:val="007326E3"/>
    <w:rsid w:val="00736BC1"/>
    <w:rsid w:val="00737285"/>
    <w:rsid w:val="00752B3F"/>
    <w:rsid w:val="00753395"/>
    <w:rsid w:val="007540BF"/>
    <w:rsid w:val="00766095"/>
    <w:rsid w:val="007951E8"/>
    <w:rsid w:val="007A3DA4"/>
    <w:rsid w:val="007A446C"/>
    <w:rsid w:val="007A7D41"/>
    <w:rsid w:val="007B65B0"/>
    <w:rsid w:val="007B66FC"/>
    <w:rsid w:val="007C0EAB"/>
    <w:rsid w:val="007C1EF3"/>
    <w:rsid w:val="007C4B1E"/>
    <w:rsid w:val="007C4BA9"/>
    <w:rsid w:val="007C7AD0"/>
    <w:rsid w:val="007D10FF"/>
    <w:rsid w:val="007D6C1C"/>
    <w:rsid w:val="007E6A40"/>
    <w:rsid w:val="007F65A5"/>
    <w:rsid w:val="00810A37"/>
    <w:rsid w:val="00810B80"/>
    <w:rsid w:val="008306B2"/>
    <w:rsid w:val="00830844"/>
    <w:rsid w:val="00830870"/>
    <w:rsid w:val="008335BC"/>
    <w:rsid w:val="00833B72"/>
    <w:rsid w:val="00872695"/>
    <w:rsid w:val="00875498"/>
    <w:rsid w:val="0089700A"/>
    <w:rsid w:val="008A6DCB"/>
    <w:rsid w:val="008B01DA"/>
    <w:rsid w:val="008B3F94"/>
    <w:rsid w:val="008B4EBB"/>
    <w:rsid w:val="008C1DFF"/>
    <w:rsid w:val="008C4564"/>
    <w:rsid w:val="008D3DBD"/>
    <w:rsid w:val="008E1038"/>
    <w:rsid w:val="008E7615"/>
    <w:rsid w:val="008F2BDA"/>
    <w:rsid w:val="00900BD6"/>
    <w:rsid w:val="00905B97"/>
    <w:rsid w:val="009142FA"/>
    <w:rsid w:val="009344A4"/>
    <w:rsid w:val="00936428"/>
    <w:rsid w:val="0093752D"/>
    <w:rsid w:val="00942E7F"/>
    <w:rsid w:val="00945D6F"/>
    <w:rsid w:val="0094680E"/>
    <w:rsid w:val="00947FBC"/>
    <w:rsid w:val="00957182"/>
    <w:rsid w:val="00960AB3"/>
    <w:rsid w:val="009649F7"/>
    <w:rsid w:val="00987FCE"/>
    <w:rsid w:val="00991CC2"/>
    <w:rsid w:val="009A029C"/>
    <w:rsid w:val="009A1847"/>
    <w:rsid w:val="009B2E2C"/>
    <w:rsid w:val="009D5C6C"/>
    <w:rsid w:val="009E5E91"/>
    <w:rsid w:val="009F1C9C"/>
    <w:rsid w:val="009F2F58"/>
    <w:rsid w:val="00A10FA9"/>
    <w:rsid w:val="00A303D2"/>
    <w:rsid w:val="00A31B30"/>
    <w:rsid w:val="00A33192"/>
    <w:rsid w:val="00A3662B"/>
    <w:rsid w:val="00A4068B"/>
    <w:rsid w:val="00A422EA"/>
    <w:rsid w:val="00A50C6C"/>
    <w:rsid w:val="00A53566"/>
    <w:rsid w:val="00A74033"/>
    <w:rsid w:val="00A77862"/>
    <w:rsid w:val="00A83212"/>
    <w:rsid w:val="00A846F3"/>
    <w:rsid w:val="00A87E54"/>
    <w:rsid w:val="00A97C00"/>
    <w:rsid w:val="00AA6835"/>
    <w:rsid w:val="00AC250C"/>
    <w:rsid w:val="00AC671C"/>
    <w:rsid w:val="00AE35CE"/>
    <w:rsid w:val="00AF0F77"/>
    <w:rsid w:val="00AF503B"/>
    <w:rsid w:val="00AF69B5"/>
    <w:rsid w:val="00B0046F"/>
    <w:rsid w:val="00B050C9"/>
    <w:rsid w:val="00B30C81"/>
    <w:rsid w:val="00B326C2"/>
    <w:rsid w:val="00B4721D"/>
    <w:rsid w:val="00B52F5B"/>
    <w:rsid w:val="00B53B4C"/>
    <w:rsid w:val="00B57AFF"/>
    <w:rsid w:val="00B57DDF"/>
    <w:rsid w:val="00B90281"/>
    <w:rsid w:val="00B95B27"/>
    <w:rsid w:val="00BB121C"/>
    <w:rsid w:val="00BB6FA1"/>
    <w:rsid w:val="00BC09F0"/>
    <w:rsid w:val="00BC0A73"/>
    <w:rsid w:val="00BD71A2"/>
    <w:rsid w:val="00BF056A"/>
    <w:rsid w:val="00BF27E5"/>
    <w:rsid w:val="00BF36F0"/>
    <w:rsid w:val="00C03EBE"/>
    <w:rsid w:val="00C05849"/>
    <w:rsid w:val="00C060DB"/>
    <w:rsid w:val="00C11F0C"/>
    <w:rsid w:val="00C1497D"/>
    <w:rsid w:val="00C410B5"/>
    <w:rsid w:val="00C4368B"/>
    <w:rsid w:val="00C528E6"/>
    <w:rsid w:val="00C62768"/>
    <w:rsid w:val="00C71240"/>
    <w:rsid w:val="00C92F66"/>
    <w:rsid w:val="00C93CF4"/>
    <w:rsid w:val="00C950A4"/>
    <w:rsid w:val="00C95BD5"/>
    <w:rsid w:val="00C97EC0"/>
    <w:rsid w:val="00CA1377"/>
    <w:rsid w:val="00CA29A2"/>
    <w:rsid w:val="00CA54BC"/>
    <w:rsid w:val="00CC54D9"/>
    <w:rsid w:val="00CC6E17"/>
    <w:rsid w:val="00CD0996"/>
    <w:rsid w:val="00CE026A"/>
    <w:rsid w:val="00D10E3C"/>
    <w:rsid w:val="00D173F9"/>
    <w:rsid w:val="00D23AC3"/>
    <w:rsid w:val="00D4026D"/>
    <w:rsid w:val="00D5488E"/>
    <w:rsid w:val="00D60DA7"/>
    <w:rsid w:val="00D75FA6"/>
    <w:rsid w:val="00D805FF"/>
    <w:rsid w:val="00D8142A"/>
    <w:rsid w:val="00D8206B"/>
    <w:rsid w:val="00D871D8"/>
    <w:rsid w:val="00D92BD7"/>
    <w:rsid w:val="00DB0801"/>
    <w:rsid w:val="00DB29BC"/>
    <w:rsid w:val="00DC0B19"/>
    <w:rsid w:val="00DC7BBD"/>
    <w:rsid w:val="00DD391B"/>
    <w:rsid w:val="00DD52B2"/>
    <w:rsid w:val="00DF4FFC"/>
    <w:rsid w:val="00E01E93"/>
    <w:rsid w:val="00E0448C"/>
    <w:rsid w:val="00E04ECE"/>
    <w:rsid w:val="00E24004"/>
    <w:rsid w:val="00E33AE3"/>
    <w:rsid w:val="00E402F8"/>
    <w:rsid w:val="00E433BD"/>
    <w:rsid w:val="00E7056F"/>
    <w:rsid w:val="00E720AE"/>
    <w:rsid w:val="00E95FB1"/>
    <w:rsid w:val="00EB3DE3"/>
    <w:rsid w:val="00EC4FBC"/>
    <w:rsid w:val="00ED674F"/>
    <w:rsid w:val="00EE5D1A"/>
    <w:rsid w:val="00F067C0"/>
    <w:rsid w:val="00F12B72"/>
    <w:rsid w:val="00F1348C"/>
    <w:rsid w:val="00F13A5F"/>
    <w:rsid w:val="00F27343"/>
    <w:rsid w:val="00F27A91"/>
    <w:rsid w:val="00F313CB"/>
    <w:rsid w:val="00F350FD"/>
    <w:rsid w:val="00F507AE"/>
    <w:rsid w:val="00F614CA"/>
    <w:rsid w:val="00F62FFA"/>
    <w:rsid w:val="00F83AD5"/>
    <w:rsid w:val="00F87A2A"/>
    <w:rsid w:val="00FA2C27"/>
    <w:rsid w:val="00FA7D33"/>
    <w:rsid w:val="00FB37F0"/>
    <w:rsid w:val="00FB776B"/>
    <w:rsid w:val="00FC6CAE"/>
    <w:rsid w:val="00FD3D9C"/>
    <w:rsid w:val="00FD7AC4"/>
    <w:rsid w:val="00FE7C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5E2049"/>
  <w15:chartTrackingRefBased/>
  <w15:docId w15:val="{D65161EE-4387-1847-A4D4-417DE5F305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0C6C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A50C6C"/>
  </w:style>
  <w:style w:type="table" w:styleId="TableGrid">
    <w:name w:val="Table Grid"/>
    <w:basedOn w:val="TableNormal"/>
    <w:uiPriority w:val="39"/>
    <w:rsid w:val="00A50C6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50C6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50C6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50C6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50C6C"/>
    <w:rPr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A50C6C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A50C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0C6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0C6C"/>
    <w:rPr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50C6C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50C6C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0"/>
    <w:rsid w:val="00A50C6C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50C6C"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Normal"/>
    <w:link w:val="EndNoteBibliography0"/>
    <w:rsid w:val="00A50C6C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A50C6C"/>
    <w:rPr>
      <w:rFonts w:ascii="等线" w:eastAsia="等线" w:hAnsi="等线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8</Pages>
  <Words>13836</Words>
  <Characters>78867</Characters>
  <Application>Microsoft Office Word</Application>
  <DocSecurity>0</DocSecurity>
  <Lines>657</Lines>
  <Paragraphs>185</Paragraphs>
  <ScaleCrop>false</ScaleCrop>
  <Company/>
  <LinksUpToDate>false</LinksUpToDate>
  <CharactersWithSpaces>92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Administrator</cp:lastModifiedBy>
  <cp:revision>26</cp:revision>
  <dcterms:created xsi:type="dcterms:W3CDTF">2022-11-08T01:47:00Z</dcterms:created>
  <dcterms:modified xsi:type="dcterms:W3CDTF">2023-02-22T01:37:00Z</dcterms:modified>
</cp:coreProperties>
</file>